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82ECA" w14:textId="77777777" w:rsidR="005342FB" w:rsidRPr="007E3F48" w:rsidRDefault="005342FB" w:rsidP="00713BC3">
      <w:pPr>
        <w:pStyle w:val="NoSpacing"/>
        <w:jc w:val="center"/>
        <w:rPr>
          <w:rFonts w:cs="Times New Roman"/>
          <w:b/>
          <w:szCs w:val="24"/>
        </w:rPr>
      </w:pPr>
      <w:bookmarkStart w:id="0" w:name="_GoBack"/>
      <w:bookmarkEnd w:id="0"/>
    </w:p>
    <w:p w14:paraId="61054614" w14:textId="77777777" w:rsidR="008C7782" w:rsidRPr="007E3F48" w:rsidRDefault="00F32996" w:rsidP="00713BC3">
      <w:pPr>
        <w:pStyle w:val="NoSpacing"/>
        <w:jc w:val="center"/>
        <w:rPr>
          <w:rFonts w:eastAsia="Times New Roman" w:cs="Times New Roman"/>
          <w:b/>
          <w:szCs w:val="24"/>
        </w:rPr>
      </w:pPr>
      <w:r w:rsidRPr="007E3F48">
        <w:rPr>
          <w:rFonts w:eastAsia="Times New Roman" w:cs="Times New Roman"/>
          <w:b/>
          <w:szCs w:val="24"/>
        </w:rPr>
        <w:t>Syringe Service Programs’ (SSP) User Experiences with HIV/HCV/HBV Prevention, Testing, and Linkage to Care and Treatment</w:t>
      </w:r>
    </w:p>
    <w:p w14:paraId="398D1507" w14:textId="77777777" w:rsidR="008C7782" w:rsidRPr="007E3F48" w:rsidRDefault="008C7782" w:rsidP="00713BC3">
      <w:pPr>
        <w:pStyle w:val="NoSpacing"/>
        <w:jc w:val="center"/>
        <w:rPr>
          <w:rFonts w:eastAsia="Times New Roman" w:cs="Times New Roman"/>
          <w:b/>
          <w:szCs w:val="24"/>
        </w:rPr>
      </w:pPr>
    </w:p>
    <w:p w14:paraId="252C8DBA" w14:textId="77777777" w:rsidR="008C7782" w:rsidRPr="007E3F48" w:rsidRDefault="008C7782" w:rsidP="00713BC3">
      <w:pPr>
        <w:pStyle w:val="NoSpacing"/>
        <w:jc w:val="center"/>
        <w:rPr>
          <w:rFonts w:eastAsia="Times New Roman" w:cs="Times New Roman"/>
          <w:b/>
          <w:szCs w:val="24"/>
        </w:rPr>
      </w:pPr>
    </w:p>
    <w:p w14:paraId="10179616" w14:textId="73C69AC6" w:rsidR="005342FB" w:rsidRPr="007E3F48" w:rsidRDefault="00D14157" w:rsidP="00713BC3">
      <w:pPr>
        <w:pStyle w:val="NoSpacing"/>
        <w:jc w:val="center"/>
        <w:rPr>
          <w:rFonts w:cs="Times New Roman"/>
          <w:szCs w:val="24"/>
        </w:rPr>
      </w:pPr>
      <w:r w:rsidRPr="007E3F48">
        <w:rPr>
          <w:rFonts w:cs="Times New Roman"/>
          <w:szCs w:val="24"/>
        </w:rPr>
        <w:t>Ge</w:t>
      </w:r>
      <w:r w:rsidR="00527188" w:rsidRPr="007E3F48">
        <w:rPr>
          <w:rFonts w:cs="Times New Roman"/>
          <w:szCs w:val="24"/>
        </w:rPr>
        <w:t xml:space="preserve">neric </w:t>
      </w:r>
      <w:r w:rsidR="005342FB" w:rsidRPr="007E3F48">
        <w:rPr>
          <w:rFonts w:cs="Times New Roman"/>
          <w:szCs w:val="24"/>
        </w:rPr>
        <w:t>Information Collection Request under OMB #0920-</w:t>
      </w:r>
      <w:r w:rsidR="00527188" w:rsidRPr="007E3F48">
        <w:rPr>
          <w:rFonts w:cs="Times New Roman"/>
          <w:szCs w:val="24"/>
        </w:rPr>
        <w:t>1091</w:t>
      </w:r>
    </w:p>
    <w:p w14:paraId="73E58BB4" w14:textId="77777777" w:rsidR="005342FB" w:rsidRPr="007E3F48" w:rsidRDefault="005342FB" w:rsidP="00713BC3">
      <w:pPr>
        <w:pStyle w:val="NoSpacing"/>
        <w:jc w:val="center"/>
        <w:rPr>
          <w:rFonts w:cs="Times New Roman"/>
          <w:szCs w:val="24"/>
        </w:rPr>
      </w:pPr>
    </w:p>
    <w:p w14:paraId="0F703F52" w14:textId="77777777" w:rsidR="005342FB" w:rsidRPr="007E3F48" w:rsidRDefault="005342FB" w:rsidP="00713BC3">
      <w:pPr>
        <w:pStyle w:val="NoSpacing"/>
        <w:jc w:val="center"/>
        <w:rPr>
          <w:rFonts w:cs="Times New Roman"/>
          <w:szCs w:val="24"/>
        </w:rPr>
      </w:pPr>
    </w:p>
    <w:p w14:paraId="6039F578" w14:textId="77777777" w:rsidR="005342FB" w:rsidRPr="007E3F48" w:rsidRDefault="005342FB" w:rsidP="00713BC3">
      <w:pPr>
        <w:pStyle w:val="NoSpacing"/>
        <w:jc w:val="center"/>
        <w:rPr>
          <w:rFonts w:cs="Times New Roman"/>
          <w:szCs w:val="24"/>
        </w:rPr>
      </w:pPr>
    </w:p>
    <w:p w14:paraId="2A8ADDC7" w14:textId="77777777" w:rsidR="005342FB" w:rsidRPr="007E3F48" w:rsidRDefault="005342FB" w:rsidP="00713BC3">
      <w:pPr>
        <w:pStyle w:val="NoSpacing"/>
        <w:jc w:val="center"/>
        <w:rPr>
          <w:rFonts w:cs="Times New Roman"/>
          <w:szCs w:val="24"/>
        </w:rPr>
      </w:pPr>
      <w:r w:rsidRPr="007E3F48">
        <w:rPr>
          <w:rFonts w:cs="Times New Roman"/>
          <w:szCs w:val="24"/>
        </w:rPr>
        <w:t>Section B: Supporting Statement</w:t>
      </w:r>
    </w:p>
    <w:p w14:paraId="2C6AE553" w14:textId="77777777" w:rsidR="005342FB" w:rsidRPr="007E3F48" w:rsidRDefault="005342FB" w:rsidP="00713BC3">
      <w:pPr>
        <w:pStyle w:val="NoSpacing"/>
        <w:jc w:val="center"/>
        <w:rPr>
          <w:rFonts w:cs="Times New Roman"/>
          <w:b/>
          <w:szCs w:val="24"/>
        </w:rPr>
      </w:pPr>
    </w:p>
    <w:p w14:paraId="1BEC6650" w14:textId="77777777" w:rsidR="005342FB" w:rsidRPr="007E3F48" w:rsidRDefault="005342FB" w:rsidP="00713BC3">
      <w:pPr>
        <w:pStyle w:val="NoSpacing"/>
        <w:jc w:val="center"/>
        <w:rPr>
          <w:rFonts w:cs="Times New Roman"/>
          <w:b/>
          <w:szCs w:val="24"/>
        </w:rPr>
      </w:pPr>
    </w:p>
    <w:p w14:paraId="571DD7A3" w14:textId="77777777" w:rsidR="005342FB" w:rsidRPr="007E3F48" w:rsidRDefault="005342FB" w:rsidP="00713BC3">
      <w:pPr>
        <w:pStyle w:val="NoSpacing"/>
        <w:rPr>
          <w:rFonts w:cs="Times New Roman"/>
          <w:b/>
          <w:szCs w:val="24"/>
        </w:rPr>
      </w:pPr>
    </w:p>
    <w:p w14:paraId="2EE67A7B" w14:textId="77777777" w:rsidR="005342FB" w:rsidRPr="007E3F48" w:rsidRDefault="005342FB" w:rsidP="00713BC3">
      <w:pPr>
        <w:pStyle w:val="NoSpacing"/>
        <w:jc w:val="center"/>
        <w:rPr>
          <w:rFonts w:cs="Times New Roman"/>
          <w:b/>
          <w:szCs w:val="24"/>
        </w:rPr>
      </w:pPr>
    </w:p>
    <w:p w14:paraId="5AF59A99" w14:textId="2FF2E743" w:rsidR="00013F21" w:rsidRPr="007E3F48" w:rsidRDefault="00E14C86" w:rsidP="00713BC3">
      <w:pPr>
        <w:pStyle w:val="NoSpacing"/>
        <w:jc w:val="center"/>
        <w:rPr>
          <w:rFonts w:cs="Times New Roman"/>
          <w:szCs w:val="24"/>
        </w:rPr>
      </w:pPr>
      <w:r>
        <w:rPr>
          <w:rFonts w:cs="Times New Roman"/>
          <w:szCs w:val="24"/>
        </w:rPr>
        <w:t>August 9,</w:t>
      </w:r>
      <w:r w:rsidR="00F32996" w:rsidRPr="007E3F48">
        <w:rPr>
          <w:rFonts w:cs="Times New Roman"/>
          <w:szCs w:val="24"/>
        </w:rPr>
        <w:t xml:space="preserve"> 2018</w:t>
      </w:r>
    </w:p>
    <w:p w14:paraId="1B38B83A" w14:textId="77777777" w:rsidR="005342FB" w:rsidRPr="007E3F48" w:rsidRDefault="005342FB" w:rsidP="00713BC3">
      <w:pPr>
        <w:pStyle w:val="NoSpacing"/>
        <w:jc w:val="center"/>
        <w:rPr>
          <w:rFonts w:cs="Times New Roman"/>
          <w:b/>
          <w:szCs w:val="24"/>
        </w:rPr>
      </w:pPr>
    </w:p>
    <w:p w14:paraId="6A0037F9" w14:textId="77777777" w:rsidR="005342FB" w:rsidRPr="007E3F48" w:rsidRDefault="005342FB" w:rsidP="00713BC3">
      <w:pPr>
        <w:pStyle w:val="NoSpacing"/>
        <w:jc w:val="center"/>
        <w:rPr>
          <w:rFonts w:cs="Times New Roman"/>
          <w:b/>
          <w:szCs w:val="24"/>
        </w:rPr>
      </w:pPr>
    </w:p>
    <w:p w14:paraId="2523B183" w14:textId="77777777" w:rsidR="00B4510E" w:rsidRDefault="00B4510E" w:rsidP="00713BC3">
      <w:pPr>
        <w:pStyle w:val="NoSpacing"/>
        <w:jc w:val="center"/>
        <w:rPr>
          <w:rFonts w:cs="Times New Roman"/>
          <w:b/>
          <w:szCs w:val="24"/>
        </w:rPr>
      </w:pPr>
    </w:p>
    <w:p w14:paraId="0DA720FF" w14:textId="77777777" w:rsidR="00B4510E" w:rsidRDefault="00B4510E" w:rsidP="00713BC3">
      <w:pPr>
        <w:pStyle w:val="NoSpacing"/>
        <w:jc w:val="center"/>
        <w:rPr>
          <w:rFonts w:cs="Times New Roman"/>
          <w:b/>
          <w:szCs w:val="24"/>
        </w:rPr>
      </w:pPr>
    </w:p>
    <w:p w14:paraId="60E33692" w14:textId="77777777" w:rsidR="00B4510E" w:rsidRDefault="00B4510E" w:rsidP="00713BC3">
      <w:pPr>
        <w:pStyle w:val="NoSpacing"/>
        <w:jc w:val="center"/>
        <w:rPr>
          <w:rFonts w:cs="Times New Roman"/>
          <w:b/>
          <w:szCs w:val="24"/>
        </w:rPr>
      </w:pPr>
    </w:p>
    <w:p w14:paraId="4E16CEA1" w14:textId="77777777" w:rsidR="00B4510E" w:rsidRDefault="00B4510E" w:rsidP="00713BC3">
      <w:pPr>
        <w:pStyle w:val="NoSpacing"/>
        <w:jc w:val="center"/>
        <w:rPr>
          <w:rFonts w:cs="Times New Roman"/>
          <w:b/>
          <w:szCs w:val="24"/>
        </w:rPr>
      </w:pPr>
    </w:p>
    <w:p w14:paraId="1F7F432E" w14:textId="77777777" w:rsidR="00B4510E" w:rsidRDefault="00B4510E" w:rsidP="00713BC3">
      <w:pPr>
        <w:pStyle w:val="NoSpacing"/>
        <w:jc w:val="center"/>
        <w:rPr>
          <w:rFonts w:cs="Times New Roman"/>
          <w:b/>
          <w:szCs w:val="24"/>
        </w:rPr>
      </w:pPr>
    </w:p>
    <w:p w14:paraId="635AD4A3" w14:textId="77777777" w:rsidR="00B4510E" w:rsidRDefault="00B4510E" w:rsidP="00713BC3">
      <w:pPr>
        <w:pStyle w:val="NoSpacing"/>
        <w:jc w:val="center"/>
        <w:rPr>
          <w:rFonts w:cs="Times New Roman"/>
          <w:b/>
          <w:szCs w:val="24"/>
        </w:rPr>
      </w:pPr>
    </w:p>
    <w:p w14:paraId="3FAA5ACB" w14:textId="77777777" w:rsidR="00B4510E" w:rsidRDefault="00B4510E" w:rsidP="00713BC3">
      <w:pPr>
        <w:pStyle w:val="NoSpacing"/>
        <w:jc w:val="center"/>
        <w:rPr>
          <w:rFonts w:cs="Times New Roman"/>
          <w:b/>
          <w:szCs w:val="24"/>
        </w:rPr>
      </w:pPr>
    </w:p>
    <w:p w14:paraId="55CE6FD2" w14:textId="77777777" w:rsidR="00B4510E" w:rsidRDefault="00B4510E" w:rsidP="00713BC3">
      <w:pPr>
        <w:pStyle w:val="NoSpacing"/>
        <w:jc w:val="center"/>
        <w:rPr>
          <w:rFonts w:cs="Times New Roman"/>
          <w:b/>
          <w:szCs w:val="24"/>
        </w:rPr>
      </w:pPr>
    </w:p>
    <w:p w14:paraId="0D53A592" w14:textId="77777777" w:rsidR="00B4510E" w:rsidRDefault="00B4510E" w:rsidP="00713BC3">
      <w:pPr>
        <w:pStyle w:val="NoSpacing"/>
        <w:jc w:val="center"/>
        <w:rPr>
          <w:rFonts w:cs="Times New Roman"/>
          <w:b/>
          <w:szCs w:val="24"/>
        </w:rPr>
      </w:pPr>
    </w:p>
    <w:p w14:paraId="4985DDC6" w14:textId="77777777" w:rsidR="00B4510E" w:rsidRDefault="00B4510E" w:rsidP="00713BC3">
      <w:pPr>
        <w:pStyle w:val="NoSpacing"/>
        <w:jc w:val="center"/>
        <w:rPr>
          <w:rFonts w:cs="Times New Roman"/>
          <w:b/>
          <w:szCs w:val="24"/>
        </w:rPr>
      </w:pPr>
    </w:p>
    <w:p w14:paraId="52BA27B7" w14:textId="77777777" w:rsidR="00B4510E" w:rsidRDefault="00B4510E" w:rsidP="00713BC3">
      <w:pPr>
        <w:pStyle w:val="NoSpacing"/>
        <w:jc w:val="center"/>
        <w:rPr>
          <w:rFonts w:cs="Times New Roman"/>
          <w:b/>
          <w:szCs w:val="24"/>
        </w:rPr>
      </w:pPr>
    </w:p>
    <w:p w14:paraId="20565D65" w14:textId="77777777" w:rsidR="00B4510E" w:rsidRDefault="00B4510E" w:rsidP="00713BC3">
      <w:pPr>
        <w:pStyle w:val="NoSpacing"/>
        <w:jc w:val="center"/>
        <w:rPr>
          <w:rFonts w:cs="Times New Roman"/>
          <w:b/>
          <w:szCs w:val="24"/>
        </w:rPr>
      </w:pPr>
    </w:p>
    <w:p w14:paraId="2570406C" w14:textId="3F8D071B" w:rsidR="005342FB" w:rsidRPr="007E3F48" w:rsidRDefault="005342FB" w:rsidP="00713BC3">
      <w:pPr>
        <w:pStyle w:val="NoSpacing"/>
        <w:jc w:val="center"/>
        <w:rPr>
          <w:rFonts w:cs="Times New Roman"/>
          <w:b/>
          <w:szCs w:val="24"/>
        </w:rPr>
      </w:pPr>
      <w:r w:rsidRPr="007E3F48">
        <w:rPr>
          <w:rFonts w:cs="Times New Roman"/>
          <w:b/>
          <w:szCs w:val="24"/>
        </w:rPr>
        <w:t>CONTACT</w:t>
      </w:r>
    </w:p>
    <w:p w14:paraId="1A79503C" w14:textId="77777777" w:rsidR="00F32996" w:rsidRPr="007E3F48" w:rsidRDefault="00F32996" w:rsidP="00713BC3">
      <w:pPr>
        <w:pStyle w:val="NoSpacing"/>
        <w:jc w:val="center"/>
        <w:rPr>
          <w:rFonts w:eastAsia="Times New Roman" w:cs="Times New Roman"/>
          <w:bCs/>
          <w:szCs w:val="24"/>
          <w:shd w:val="clear" w:color="auto" w:fill="FFFFFF"/>
        </w:rPr>
      </w:pPr>
      <w:r w:rsidRPr="007E3F48">
        <w:rPr>
          <w:rFonts w:eastAsia="Times New Roman" w:cs="Times New Roman"/>
          <w:bCs/>
          <w:szCs w:val="24"/>
          <w:shd w:val="clear" w:color="auto" w:fill="FFFFFF"/>
        </w:rPr>
        <w:t>Neal Carnes, PhD</w:t>
      </w:r>
    </w:p>
    <w:p w14:paraId="0A54A490" w14:textId="26DEE1C6" w:rsidR="00F32996" w:rsidRPr="007E3F48" w:rsidRDefault="007E3F48" w:rsidP="00713BC3">
      <w:pPr>
        <w:pStyle w:val="NoSpacing"/>
        <w:jc w:val="center"/>
        <w:rPr>
          <w:rFonts w:eastAsia="Times New Roman" w:cs="Times New Roman"/>
          <w:bCs/>
          <w:szCs w:val="24"/>
          <w:shd w:val="clear" w:color="auto" w:fill="FFFFFF"/>
        </w:rPr>
      </w:pPr>
      <w:r w:rsidRPr="007E3F48">
        <w:rPr>
          <w:rFonts w:eastAsia="Times New Roman" w:cs="Times New Roman"/>
          <w:bCs/>
          <w:szCs w:val="24"/>
          <w:shd w:val="clear" w:color="auto" w:fill="FFFFFF"/>
        </w:rPr>
        <w:t>Technical Monitor</w:t>
      </w:r>
      <w:r w:rsidR="00026A34">
        <w:rPr>
          <w:rFonts w:eastAsia="Times New Roman" w:cs="Times New Roman"/>
          <w:bCs/>
          <w:szCs w:val="24"/>
          <w:shd w:val="clear" w:color="auto" w:fill="FFFFFF"/>
        </w:rPr>
        <w:t xml:space="preserve"> &amp; Principal Investigator</w:t>
      </w:r>
    </w:p>
    <w:p w14:paraId="45B0ADF7" w14:textId="43CCC056" w:rsidR="00527188" w:rsidRPr="007E3F48" w:rsidRDefault="00527188" w:rsidP="00713BC3">
      <w:pPr>
        <w:pStyle w:val="NoSpacing"/>
        <w:jc w:val="center"/>
        <w:rPr>
          <w:rFonts w:cs="Times New Roman"/>
          <w:szCs w:val="24"/>
          <w:shd w:val="clear" w:color="auto" w:fill="FFFFFF"/>
        </w:rPr>
      </w:pPr>
      <w:r w:rsidRPr="007E3F48">
        <w:rPr>
          <w:rFonts w:cs="Times New Roman"/>
          <w:szCs w:val="24"/>
          <w:shd w:val="clear" w:color="auto" w:fill="FFFFFF"/>
        </w:rPr>
        <w:t>Centers for Disease Control and Prevention</w:t>
      </w:r>
      <w:r w:rsidRPr="007E3F48">
        <w:rPr>
          <w:rFonts w:cs="Times New Roman"/>
          <w:szCs w:val="24"/>
        </w:rPr>
        <w:br/>
      </w:r>
      <w:r w:rsidRPr="007E3F48">
        <w:rPr>
          <w:rFonts w:cs="Times New Roman"/>
          <w:szCs w:val="24"/>
          <w:shd w:val="clear" w:color="auto" w:fill="FFFFFF"/>
        </w:rPr>
        <w:t>Division of HIV/AIDS Prevention</w:t>
      </w:r>
      <w:r w:rsidRPr="007E3F48">
        <w:rPr>
          <w:rFonts w:cs="Times New Roman"/>
          <w:szCs w:val="24"/>
        </w:rPr>
        <w:t xml:space="preserve"> </w:t>
      </w:r>
      <w:r w:rsidRPr="007E3F48">
        <w:rPr>
          <w:rFonts w:cs="Times New Roman"/>
          <w:szCs w:val="24"/>
        </w:rPr>
        <w:br/>
      </w:r>
      <w:r w:rsidRPr="007E3F48">
        <w:rPr>
          <w:rFonts w:cs="Times New Roman"/>
          <w:szCs w:val="24"/>
          <w:shd w:val="clear" w:color="auto" w:fill="FFFFFF"/>
        </w:rPr>
        <w:t>1600</w:t>
      </w:r>
      <w:r w:rsidR="00F02B6C">
        <w:rPr>
          <w:rFonts w:cs="Times New Roman"/>
          <w:szCs w:val="24"/>
          <w:shd w:val="clear" w:color="auto" w:fill="FFFFFF"/>
        </w:rPr>
        <w:t xml:space="preserve"> Clifton Road, NE, Mailstop MS US8-5</w:t>
      </w:r>
      <w:r w:rsidRPr="007E3F48">
        <w:rPr>
          <w:rFonts w:cs="Times New Roman"/>
          <w:szCs w:val="24"/>
        </w:rPr>
        <w:br/>
      </w:r>
      <w:r w:rsidR="00F02B6C">
        <w:rPr>
          <w:rFonts w:cs="Times New Roman"/>
          <w:szCs w:val="24"/>
          <w:shd w:val="clear" w:color="auto" w:fill="FFFFFF"/>
        </w:rPr>
        <w:t>Atlanta, GA 30329</w:t>
      </w:r>
      <w:r w:rsidRPr="007E3F48">
        <w:rPr>
          <w:rFonts w:cs="Times New Roman"/>
          <w:szCs w:val="24"/>
        </w:rPr>
        <w:br/>
      </w:r>
      <w:r w:rsidRPr="007E3F48">
        <w:rPr>
          <w:rFonts w:cs="Times New Roman"/>
          <w:szCs w:val="24"/>
          <w:shd w:val="clear" w:color="auto" w:fill="FFFFFF"/>
        </w:rPr>
        <w:t xml:space="preserve">Phone: </w:t>
      </w:r>
      <w:r w:rsidR="00F32996" w:rsidRPr="007E3F48">
        <w:rPr>
          <w:rFonts w:cs="Times New Roman"/>
          <w:szCs w:val="24"/>
          <w:shd w:val="clear" w:color="auto" w:fill="FFFFFF"/>
        </w:rPr>
        <w:t>404-718-5379</w:t>
      </w:r>
    </w:p>
    <w:p w14:paraId="260EBF7D" w14:textId="02F3A949" w:rsidR="00527188" w:rsidRPr="007E3F48" w:rsidRDefault="00527188" w:rsidP="00713BC3">
      <w:pPr>
        <w:pStyle w:val="NoSpacing"/>
        <w:jc w:val="center"/>
        <w:rPr>
          <w:rFonts w:cs="Times New Roman"/>
          <w:szCs w:val="24"/>
        </w:rPr>
      </w:pPr>
      <w:r w:rsidRPr="007E3F48">
        <w:rPr>
          <w:rFonts w:cs="Times New Roman"/>
          <w:szCs w:val="24"/>
          <w:shd w:val="clear" w:color="auto" w:fill="FFFFFF"/>
        </w:rPr>
        <w:t>Fax: 404-639-1950</w:t>
      </w:r>
      <w:r w:rsidRPr="007E3F48">
        <w:rPr>
          <w:rFonts w:cs="Times New Roman"/>
          <w:szCs w:val="24"/>
        </w:rPr>
        <w:br/>
      </w:r>
      <w:r w:rsidRPr="007E3F48">
        <w:rPr>
          <w:rFonts w:cs="Times New Roman"/>
          <w:szCs w:val="24"/>
          <w:shd w:val="clear" w:color="auto" w:fill="FFFFFF"/>
        </w:rPr>
        <w:t>E-mail:</w:t>
      </w:r>
      <w:r w:rsidRPr="007E3F48">
        <w:rPr>
          <w:rFonts w:cs="Times New Roman"/>
          <w:szCs w:val="24"/>
        </w:rPr>
        <w:t> </w:t>
      </w:r>
      <w:r w:rsidR="00F32996" w:rsidRPr="007E3F48">
        <w:rPr>
          <w:rFonts w:cs="Times New Roman"/>
          <w:szCs w:val="24"/>
        </w:rPr>
        <w:t>mwi2</w:t>
      </w:r>
      <w:r w:rsidRPr="007E3F48">
        <w:rPr>
          <w:rFonts w:cs="Times New Roman"/>
          <w:szCs w:val="24"/>
        </w:rPr>
        <w:t>@cdc.gov</w:t>
      </w:r>
    </w:p>
    <w:p w14:paraId="1ED4E153" w14:textId="77777777" w:rsidR="00DC57CC" w:rsidRPr="007E3F48" w:rsidRDefault="00DC57CC" w:rsidP="00713BC3"/>
    <w:p w14:paraId="67D4E87E" w14:textId="77777777" w:rsidR="005342FB" w:rsidRPr="007E3F48" w:rsidRDefault="005342FB" w:rsidP="00713BC3">
      <w:pPr>
        <w:rPr>
          <w:rFonts w:eastAsiaTheme="minorHAnsi"/>
        </w:rPr>
      </w:pPr>
      <w:r w:rsidRPr="007E3F48">
        <w:br w:type="page"/>
      </w:r>
    </w:p>
    <w:p w14:paraId="6DE82494" w14:textId="77777777" w:rsidR="005342FB" w:rsidRPr="007E3F48" w:rsidRDefault="005342FB" w:rsidP="00713BC3">
      <w:pPr>
        <w:pStyle w:val="NoSpacing"/>
        <w:pBdr>
          <w:bottom w:val="single" w:sz="4" w:space="1" w:color="auto"/>
        </w:pBdr>
        <w:rPr>
          <w:rFonts w:cs="Times New Roman"/>
          <w:b/>
          <w:szCs w:val="24"/>
        </w:rPr>
      </w:pPr>
      <w:r w:rsidRPr="007E3F48">
        <w:rPr>
          <w:rFonts w:cs="Times New Roman"/>
          <w:b/>
          <w:szCs w:val="24"/>
        </w:rPr>
        <w:lastRenderedPageBreak/>
        <w:t>TABLE OF CONTENTS</w:t>
      </w:r>
    </w:p>
    <w:p w14:paraId="7DD036CD" w14:textId="77777777" w:rsidR="00D3747B" w:rsidRPr="007E3F48" w:rsidRDefault="00D3747B" w:rsidP="00713BC3">
      <w:pPr>
        <w:pStyle w:val="NoSpacing"/>
        <w:rPr>
          <w:rFonts w:cs="Times New Roman"/>
          <w:b/>
          <w:szCs w:val="24"/>
        </w:rPr>
      </w:pPr>
    </w:p>
    <w:sdt>
      <w:sdtPr>
        <w:id w:val="1342736994"/>
        <w:docPartObj>
          <w:docPartGallery w:val="Table of Contents"/>
          <w:docPartUnique/>
        </w:docPartObj>
      </w:sdtPr>
      <w:sdtEndPr>
        <w:rPr>
          <w:b/>
          <w:bCs/>
          <w:noProof/>
        </w:rPr>
      </w:sdtEndPr>
      <w:sdtContent>
        <w:p w14:paraId="763D6F4E" w14:textId="05169123" w:rsidR="00310A52" w:rsidRDefault="00D3747B">
          <w:pPr>
            <w:pStyle w:val="TOC1"/>
            <w:rPr>
              <w:rFonts w:asciiTheme="minorHAnsi" w:eastAsiaTheme="minorEastAsia" w:hAnsiTheme="minorHAnsi" w:cstheme="minorBidi"/>
              <w:noProof/>
              <w:sz w:val="22"/>
              <w:szCs w:val="22"/>
            </w:rPr>
          </w:pPr>
          <w:r w:rsidRPr="007E3F48">
            <w:fldChar w:fldCharType="begin"/>
          </w:r>
          <w:r w:rsidRPr="007E3F48">
            <w:instrText xml:space="preserve"> TOC \o "1-3" \h \z \u </w:instrText>
          </w:r>
          <w:r w:rsidRPr="007E3F48">
            <w:fldChar w:fldCharType="separate"/>
          </w:r>
          <w:hyperlink w:anchor="_Toc517935630" w:history="1">
            <w:r w:rsidR="00310A52" w:rsidRPr="00C82AD7">
              <w:rPr>
                <w:rStyle w:val="Hyperlink"/>
                <w:rFonts w:eastAsiaTheme="majorEastAsia"/>
                <w:noProof/>
              </w:rPr>
              <w:t>1.</w:t>
            </w:r>
            <w:r w:rsidR="00310A52">
              <w:rPr>
                <w:rFonts w:asciiTheme="minorHAnsi" w:eastAsiaTheme="minorEastAsia" w:hAnsiTheme="minorHAnsi" w:cstheme="minorBidi"/>
                <w:noProof/>
                <w:sz w:val="22"/>
                <w:szCs w:val="22"/>
              </w:rPr>
              <w:tab/>
            </w:r>
            <w:r w:rsidR="00310A52" w:rsidRPr="00C82AD7">
              <w:rPr>
                <w:rStyle w:val="Hyperlink"/>
                <w:rFonts w:eastAsiaTheme="majorEastAsia"/>
                <w:noProof/>
              </w:rPr>
              <w:t>Respondent Universe and Sampling Methods</w:t>
            </w:r>
            <w:r w:rsidR="00310A52">
              <w:rPr>
                <w:noProof/>
                <w:webHidden/>
              </w:rPr>
              <w:tab/>
            </w:r>
            <w:r w:rsidR="00310A52">
              <w:rPr>
                <w:noProof/>
                <w:webHidden/>
              </w:rPr>
              <w:fldChar w:fldCharType="begin"/>
            </w:r>
            <w:r w:rsidR="00310A52">
              <w:rPr>
                <w:noProof/>
                <w:webHidden/>
              </w:rPr>
              <w:instrText xml:space="preserve"> PAGEREF _Toc517935630 \h </w:instrText>
            </w:r>
            <w:r w:rsidR="00310A52">
              <w:rPr>
                <w:noProof/>
                <w:webHidden/>
              </w:rPr>
            </w:r>
            <w:r w:rsidR="00310A52">
              <w:rPr>
                <w:noProof/>
                <w:webHidden/>
              </w:rPr>
              <w:fldChar w:fldCharType="separate"/>
            </w:r>
            <w:r w:rsidR="00310A52">
              <w:rPr>
                <w:noProof/>
                <w:webHidden/>
              </w:rPr>
              <w:t>3</w:t>
            </w:r>
            <w:r w:rsidR="00310A52">
              <w:rPr>
                <w:noProof/>
                <w:webHidden/>
              </w:rPr>
              <w:fldChar w:fldCharType="end"/>
            </w:r>
          </w:hyperlink>
        </w:p>
        <w:p w14:paraId="2DE4026A" w14:textId="01B84644" w:rsidR="00310A52" w:rsidRDefault="005A5391">
          <w:pPr>
            <w:pStyle w:val="TOC1"/>
            <w:rPr>
              <w:rFonts w:asciiTheme="minorHAnsi" w:eastAsiaTheme="minorEastAsia" w:hAnsiTheme="minorHAnsi" w:cstheme="minorBidi"/>
              <w:noProof/>
              <w:sz w:val="22"/>
              <w:szCs w:val="22"/>
            </w:rPr>
          </w:pPr>
          <w:hyperlink w:anchor="_Toc517935631" w:history="1">
            <w:r w:rsidR="00310A52" w:rsidRPr="00C82AD7">
              <w:rPr>
                <w:rStyle w:val="Hyperlink"/>
                <w:rFonts w:eastAsiaTheme="majorEastAsia"/>
                <w:noProof/>
              </w:rPr>
              <w:t>2.</w:t>
            </w:r>
            <w:r w:rsidR="00310A52">
              <w:rPr>
                <w:rFonts w:asciiTheme="minorHAnsi" w:eastAsiaTheme="minorEastAsia" w:hAnsiTheme="minorHAnsi" w:cstheme="minorBidi"/>
                <w:noProof/>
                <w:sz w:val="22"/>
                <w:szCs w:val="22"/>
              </w:rPr>
              <w:tab/>
            </w:r>
            <w:r w:rsidR="00310A52" w:rsidRPr="00C82AD7">
              <w:rPr>
                <w:rStyle w:val="Hyperlink"/>
                <w:rFonts w:eastAsiaTheme="majorEastAsia"/>
                <w:noProof/>
              </w:rPr>
              <w:t>Procedures for the Collection of Information</w:t>
            </w:r>
            <w:r w:rsidR="00310A52">
              <w:rPr>
                <w:noProof/>
                <w:webHidden/>
              </w:rPr>
              <w:tab/>
            </w:r>
            <w:r w:rsidR="00310A52">
              <w:rPr>
                <w:noProof/>
                <w:webHidden/>
              </w:rPr>
              <w:fldChar w:fldCharType="begin"/>
            </w:r>
            <w:r w:rsidR="00310A52">
              <w:rPr>
                <w:noProof/>
                <w:webHidden/>
              </w:rPr>
              <w:instrText xml:space="preserve"> PAGEREF _Toc517935631 \h </w:instrText>
            </w:r>
            <w:r w:rsidR="00310A52">
              <w:rPr>
                <w:noProof/>
                <w:webHidden/>
              </w:rPr>
            </w:r>
            <w:r w:rsidR="00310A52">
              <w:rPr>
                <w:noProof/>
                <w:webHidden/>
              </w:rPr>
              <w:fldChar w:fldCharType="separate"/>
            </w:r>
            <w:r w:rsidR="00310A52">
              <w:rPr>
                <w:noProof/>
                <w:webHidden/>
              </w:rPr>
              <w:t>4</w:t>
            </w:r>
            <w:r w:rsidR="00310A52">
              <w:rPr>
                <w:noProof/>
                <w:webHidden/>
              </w:rPr>
              <w:fldChar w:fldCharType="end"/>
            </w:r>
          </w:hyperlink>
        </w:p>
        <w:p w14:paraId="1F3D78BF" w14:textId="3D8FA0B0" w:rsidR="00310A52" w:rsidRDefault="005A5391">
          <w:pPr>
            <w:pStyle w:val="TOC1"/>
            <w:rPr>
              <w:rFonts w:asciiTheme="minorHAnsi" w:eastAsiaTheme="minorEastAsia" w:hAnsiTheme="minorHAnsi" w:cstheme="minorBidi"/>
              <w:noProof/>
              <w:sz w:val="22"/>
              <w:szCs w:val="22"/>
            </w:rPr>
          </w:pPr>
          <w:hyperlink w:anchor="_Toc517935632" w:history="1">
            <w:r w:rsidR="00310A52" w:rsidRPr="00C82AD7">
              <w:rPr>
                <w:rStyle w:val="Hyperlink"/>
                <w:rFonts w:eastAsiaTheme="majorEastAsia"/>
                <w:noProof/>
              </w:rPr>
              <w:t>3.</w:t>
            </w:r>
            <w:r w:rsidR="00310A52">
              <w:rPr>
                <w:rFonts w:asciiTheme="minorHAnsi" w:eastAsiaTheme="minorEastAsia" w:hAnsiTheme="minorHAnsi" w:cstheme="minorBidi"/>
                <w:noProof/>
                <w:sz w:val="22"/>
                <w:szCs w:val="22"/>
              </w:rPr>
              <w:tab/>
            </w:r>
            <w:r w:rsidR="00310A52" w:rsidRPr="00C82AD7">
              <w:rPr>
                <w:rStyle w:val="Hyperlink"/>
                <w:rFonts w:eastAsiaTheme="majorEastAsia"/>
                <w:noProof/>
              </w:rPr>
              <w:t>Methods to Maximize Response Rates and Deal with No Response</w:t>
            </w:r>
            <w:r w:rsidR="00310A52">
              <w:rPr>
                <w:noProof/>
                <w:webHidden/>
              </w:rPr>
              <w:tab/>
            </w:r>
            <w:r w:rsidR="00310A52">
              <w:rPr>
                <w:noProof/>
                <w:webHidden/>
              </w:rPr>
              <w:fldChar w:fldCharType="begin"/>
            </w:r>
            <w:r w:rsidR="00310A52">
              <w:rPr>
                <w:noProof/>
                <w:webHidden/>
              </w:rPr>
              <w:instrText xml:space="preserve"> PAGEREF _Toc517935632 \h </w:instrText>
            </w:r>
            <w:r w:rsidR="00310A52">
              <w:rPr>
                <w:noProof/>
                <w:webHidden/>
              </w:rPr>
            </w:r>
            <w:r w:rsidR="00310A52">
              <w:rPr>
                <w:noProof/>
                <w:webHidden/>
              </w:rPr>
              <w:fldChar w:fldCharType="separate"/>
            </w:r>
            <w:r w:rsidR="00310A52">
              <w:rPr>
                <w:noProof/>
                <w:webHidden/>
              </w:rPr>
              <w:t>6</w:t>
            </w:r>
            <w:r w:rsidR="00310A52">
              <w:rPr>
                <w:noProof/>
                <w:webHidden/>
              </w:rPr>
              <w:fldChar w:fldCharType="end"/>
            </w:r>
          </w:hyperlink>
        </w:p>
        <w:p w14:paraId="144E01DE" w14:textId="53A523D2" w:rsidR="00310A52" w:rsidRDefault="005A5391">
          <w:pPr>
            <w:pStyle w:val="TOC1"/>
            <w:rPr>
              <w:rFonts w:asciiTheme="minorHAnsi" w:eastAsiaTheme="minorEastAsia" w:hAnsiTheme="minorHAnsi" w:cstheme="minorBidi"/>
              <w:noProof/>
              <w:sz w:val="22"/>
              <w:szCs w:val="22"/>
            </w:rPr>
          </w:pPr>
          <w:hyperlink w:anchor="_Toc517935633" w:history="1">
            <w:r w:rsidR="00310A52" w:rsidRPr="00C82AD7">
              <w:rPr>
                <w:rStyle w:val="Hyperlink"/>
                <w:rFonts w:eastAsiaTheme="majorEastAsia"/>
                <w:noProof/>
              </w:rPr>
              <w:t>4.</w:t>
            </w:r>
            <w:r w:rsidR="00310A52">
              <w:rPr>
                <w:rFonts w:asciiTheme="minorHAnsi" w:eastAsiaTheme="minorEastAsia" w:hAnsiTheme="minorHAnsi" w:cstheme="minorBidi"/>
                <w:noProof/>
                <w:sz w:val="22"/>
                <w:szCs w:val="22"/>
              </w:rPr>
              <w:tab/>
            </w:r>
            <w:r w:rsidR="00310A52" w:rsidRPr="00C82AD7">
              <w:rPr>
                <w:rStyle w:val="Hyperlink"/>
                <w:rFonts w:eastAsiaTheme="majorEastAsia"/>
                <w:noProof/>
              </w:rPr>
              <w:t>Tests of Procedures or Methods to be Undertaken</w:t>
            </w:r>
            <w:r w:rsidR="00310A52">
              <w:rPr>
                <w:noProof/>
                <w:webHidden/>
              </w:rPr>
              <w:tab/>
            </w:r>
            <w:r w:rsidR="00310A52">
              <w:rPr>
                <w:noProof/>
                <w:webHidden/>
              </w:rPr>
              <w:fldChar w:fldCharType="begin"/>
            </w:r>
            <w:r w:rsidR="00310A52">
              <w:rPr>
                <w:noProof/>
                <w:webHidden/>
              </w:rPr>
              <w:instrText xml:space="preserve"> PAGEREF _Toc517935633 \h </w:instrText>
            </w:r>
            <w:r w:rsidR="00310A52">
              <w:rPr>
                <w:noProof/>
                <w:webHidden/>
              </w:rPr>
            </w:r>
            <w:r w:rsidR="00310A52">
              <w:rPr>
                <w:noProof/>
                <w:webHidden/>
              </w:rPr>
              <w:fldChar w:fldCharType="separate"/>
            </w:r>
            <w:r w:rsidR="00310A52">
              <w:rPr>
                <w:noProof/>
                <w:webHidden/>
              </w:rPr>
              <w:t>7</w:t>
            </w:r>
            <w:r w:rsidR="00310A52">
              <w:rPr>
                <w:noProof/>
                <w:webHidden/>
              </w:rPr>
              <w:fldChar w:fldCharType="end"/>
            </w:r>
          </w:hyperlink>
        </w:p>
        <w:p w14:paraId="0FAA6A42" w14:textId="65D91FE0" w:rsidR="00310A52" w:rsidRDefault="005A5391">
          <w:pPr>
            <w:pStyle w:val="TOC1"/>
            <w:rPr>
              <w:rFonts w:asciiTheme="minorHAnsi" w:eastAsiaTheme="minorEastAsia" w:hAnsiTheme="minorHAnsi" w:cstheme="minorBidi"/>
              <w:noProof/>
              <w:sz w:val="22"/>
              <w:szCs w:val="22"/>
            </w:rPr>
          </w:pPr>
          <w:hyperlink w:anchor="_Toc517935634" w:history="1">
            <w:r w:rsidR="00310A52" w:rsidRPr="00C82AD7">
              <w:rPr>
                <w:rStyle w:val="Hyperlink"/>
                <w:rFonts w:eastAsiaTheme="majorEastAsia"/>
                <w:noProof/>
              </w:rPr>
              <w:t>5.</w:t>
            </w:r>
            <w:r w:rsidR="00310A52">
              <w:rPr>
                <w:rFonts w:asciiTheme="minorHAnsi" w:eastAsiaTheme="minorEastAsia" w:hAnsiTheme="minorHAnsi" w:cstheme="minorBidi"/>
                <w:noProof/>
                <w:sz w:val="22"/>
                <w:szCs w:val="22"/>
              </w:rPr>
              <w:tab/>
            </w:r>
            <w:r w:rsidR="00310A52" w:rsidRPr="00C82AD7">
              <w:rPr>
                <w:rStyle w:val="Hyperlink"/>
                <w:rFonts w:eastAsiaTheme="majorEastAsia"/>
                <w:noProof/>
              </w:rPr>
              <w:t>Individuals Consulted on Statistical Aspects and Individuals Collecting and/or Analyzing Data</w:t>
            </w:r>
            <w:r w:rsidR="00310A52">
              <w:rPr>
                <w:noProof/>
                <w:webHidden/>
              </w:rPr>
              <w:tab/>
            </w:r>
            <w:r w:rsidR="00310A52">
              <w:rPr>
                <w:noProof/>
                <w:webHidden/>
              </w:rPr>
              <w:fldChar w:fldCharType="begin"/>
            </w:r>
            <w:r w:rsidR="00310A52">
              <w:rPr>
                <w:noProof/>
                <w:webHidden/>
              </w:rPr>
              <w:instrText xml:space="preserve"> PAGEREF _Toc517935634 \h </w:instrText>
            </w:r>
            <w:r w:rsidR="00310A52">
              <w:rPr>
                <w:noProof/>
                <w:webHidden/>
              </w:rPr>
            </w:r>
            <w:r w:rsidR="00310A52">
              <w:rPr>
                <w:noProof/>
                <w:webHidden/>
              </w:rPr>
              <w:fldChar w:fldCharType="separate"/>
            </w:r>
            <w:r w:rsidR="00310A52">
              <w:rPr>
                <w:noProof/>
                <w:webHidden/>
              </w:rPr>
              <w:t>7</w:t>
            </w:r>
            <w:r w:rsidR="00310A52">
              <w:rPr>
                <w:noProof/>
                <w:webHidden/>
              </w:rPr>
              <w:fldChar w:fldCharType="end"/>
            </w:r>
          </w:hyperlink>
        </w:p>
        <w:p w14:paraId="04F75F82" w14:textId="66661B97" w:rsidR="00D3747B" w:rsidRPr="007E3F48" w:rsidRDefault="00D3747B" w:rsidP="00713BC3">
          <w:r w:rsidRPr="007E3F48">
            <w:rPr>
              <w:b/>
              <w:bCs/>
              <w:noProof/>
            </w:rPr>
            <w:fldChar w:fldCharType="end"/>
          </w:r>
        </w:p>
      </w:sdtContent>
    </w:sdt>
    <w:p w14:paraId="2117A651" w14:textId="77777777" w:rsidR="005342FB" w:rsidRPr="007E3F48" w:rsidRDefault="005342FB" w:rsidP="00713BC3">
      <w:pPr>
        <w:pStyle w:val="NoSpacing"/>
        <w:rPr>
          <w:rFonts w:cs="Times New Roman"/>
          <w:szCs w:val="24"/>
        </w:rPr>
      </w:pPr>
    </w:p>
    <w:p w14:paraId="235442B7" w14:textId="77777777" w:rsidR="005342FB" w:rsidRPr="007E3F48" w:rsidRDefault="00D3747B" w:rsidP="00713BC3">
      <w:pPr>
        <w:pStyle w:val="NoSpacing"/>
        <w:pBdr>
          <w:bottom w:val="single" w:sz="4" w:space="1" w:color="auto"/>
        </w:pBdr>
        <w:rPr>
          <w:rFonts w:cs="Times New Roman"/>
          <w:b/>
          <w:szCs w:val="24"/>
        </w:rPr>
      </w:pPr>
      <w:r w:rsidRPr="007E3F48">
        <w:rPr>
          <w:rFonts w:cs="Times New Roman"/>
          <w:b/>
          <w:szCs w:val="24"/>
        </w:rPr>
        <w:t>EXHIBITS</w:t>
      </w:r>
    </w:p>
    <w:p w14:paraId="72903424" w14:textId="77777777" w:rsidR="00FF1B1C" w:rsidRPr="007E3F48" w:rsidRDefault="00FF1B1C" w:rsidP="00713BC3">
      <w:pPr>
        <w:pStyle w:val="NoSpacing"/>
        <w:rPr>
          <w:rFonts w:cs="Times New Roman"/>
          <w:b/>
          <w:szCs w:val="24"/>
        </w:rPr>
      </w:pPr>
    </w:p>
    <w:p w14:paraId="3CF0E16B" w14:textId="36587B78" w:rsidR="009839A3" w:rsidRDefault="00064522">
      <w:pPr>
        <w:pStyle w:val="TableofFigures"/>
        <w:tabs>
          <w:tab w:val="right" w:leader="dot" w:pos="9350"/>
        </w:tabs>
        <w:rPr>
          <w:noProof/>
        </w:rPr>
      </w:pPr>
      <w:r w:rsidRPr="00064522">
        <w:t>Exhibit 1.1 Summary of Recruitment Targets</w:t>
      </w:r>
      <w:r>
        <w:tab/>
        <w:t>4</w:t>
      </w:r>
      <w:r w:rsidR="007F29CE" w:rsidRPr="007E3F48">
        <w:fldChar w:fldCharType="begin"/>
      </w:r>
      <w:r w:rsidR="007F29CE" w:rsidRPr="007E3F48">
        <w:instrText xml:space="preserve"> TOC \h \z \c "Exhibit" </w:instrText>
      </w:r>
      <w:r w:rsidR="007F29CE" w:rsidRPr="007E3F48">
        <w:fldChar w:fldCharType="separate"/>
      </w:r>
    </w:p>
    <w:p w14:paraId="65B2E7C6" w14:textId="3E96C316" w:rsidR="00310A52" w:rsidRPr="00310A52" w:rsidRDefault="00064522" w:rsidP="00064522">
      <w:pPr>
        <w:tabs>
          <w:tab w:val="left" w:leader="dot" w:pos="9180"/>
        </w:tabs>
        <w:rPr>
          <w:rFonts w:eastAsiaTheme="minorEastAsia"/>
        </w:rPr>
      </w:pPr>
      <w:r>
        <w:rPr>
          <w:rFonts w:eastAsiaTheme="minorEastAsia"/>
        </w:rPr>
        <w:t>Exhibit 5</w:t>
      </w:r>
      <w:r w:rsidR="00310A52" w:rsidRPr="00310A52">
        <w:rPr>
          <w:rFonts w:eastAsiaTheme="minorEastAsia"/>
        </w:rPr>
        <w:t>.</w:t>
      </w:r>
      <w:r>
        <w:rPr>
          <w:rFonts w:eastAsiaTheme="minorEastAsia"/>
        </w:rPr>
        <w:t>1</w:t>
      </w:r>
      <w:r w:rsidR="00310A52" w:rsidRPr="00310A52">
        <w:rPr>
          <w:rFonts w:eastAsiaTheme="minorEastAsia"/>
        </w:rPr>
        <w:t>: Study Consultants</w:t>
      </w:r>
      <w:r>
        <w:rPr>
          <w:rFonts w:eastAsiaTheme="minorEastAsia"/>
        </w:rPr>
        <w:tab/>
      </w:r>
      <w:r w:rsidR="00310A52">
        <w:rPr>
          <w:rFonts w:eastAsiaTheme="minorEastAsia"/>
        </w:rPr>
        <w:t xml:space="preserve"> 7</w:t>
      </w:r>
    </w:p>
    <w:p w14:paraId="48E51430" w14:textId="48E2B970" w:rsidR="00FF1B1C" w:rsidRPr="007E3F48" w:rsidRDefault="007F29CE" w:rsidP="00713BC3">
      <w:pPr>
        <w:pStyle w:val="NoSpacing"/>
        <w:rPr>
          <w:rFonts w:cs="Times New Roman"/>
          <w:b/>
          <w:szCs w:val="24"/>
        </w:rPr>
      </w:pPr>
      <w:r w:rsidRPr="007E3F48">
        <w:rPr>
          <w:rFonts w:cs="Times New Roman"/>
          <w:szCs w:val="24"/>
        </w:rPr>
        <w:fldChar w:fldCharType="end"/>
      </w:r>
      <w:r w:rsidRPr="007E3F48">
        <w:rPr>
          <w:rFonts w:cs="Times New Roman"/>
          <w:b/>
          <w:szCs w:val="24"/>
        </w:rPr>
        <w:t xml:space="preserve"> </w:t>
      </w:r>
    </w:p>
    <w:p w14:paraId="17444F21" w14:textId="77777777" w:rsidR="005342FB" w:rsidRPr="007E3F48" w:rsidRDefault="005342FB" w:rsidP="00713BC3">
      <w:pPr>
        <w:pStyle w:val="NoSpacing"/>
        <w:tabs>
          <w:tab w:val="left" w:pos="360"/>
        </w:tabs>
        <w:rPr>
          <w:rFonts w:cs="Times New Roman"/>
          <w:szCs w:val="24"/>
        </w:rPr>
      </w:pPr>
      <w:r w:rsidRPr="007E3F48">
        <w:rPr>
          <w:rFonts w:cs="Times New Roman"/>
          <w:b/>
          <w:szCs w:val="24"/>
        </w:rPr>
        <w:br w:type="page"/>
      </w:r>
    </w:p>
    <w:p w14:paraId="329C68B9" w14:textId="77777777" w:rsidR="005342FB" w:rsidRPr="007E3F48" w:rsidRDefault="005342FB" w:rsidP="00713BC3">
      <w:pPr>
        <w:pStyle w:val="Heading1"/>
        <w:spacing w:before="0"/>
        <w:rPr>
          <w:rFonts w:cs="Times New Roman"/>
          <w:szCs w:val="24"/>
        </w:rPr>
      </w:pPr>
      <w:bookmarkStart w:id="1" w:name="_Toc517935630"/>
      <w:r w:rsidRPr="007E3F48">
        <w:rPr>
          <w:rFonts w:cs="Times New Roman"/>
          <w:szCs w:val="24"/>
        </w:rPr>
        <w:lastRenderedPageBreak/>
        <w:t>Respondent Universe and Sampling Methods</w:t>
      </w:r>
      <w:bookmarkEnd w:id="1"/>
    </w:p>
    <w:p w14:paraId="2C7EADDB" w14:textId="77777777" w:rsidR="00713BC3" w:rsidRPr="007E3F48" w:rsidRDefault="00713BC3" w:rsidP="00713BC3">
      <w:pPr>
        <w:rPr>
          <w:b/>
        </w:rPr>
      </w:pPr>
    </w:p>
    <w:p w14:paraId="4D5E9F95" w14:textId="47C35AC9" w:rsidR="00D90173" w:rsidRPr="007E3F48" w:rsidRDefault="00267890" w:rsidP="00713BC3">
      <w:pPr>
        <w:rPr>
          <w:b/>
        </w:rPr>
      </w:pPr>
      <w:r w:rsidRPr="007E3F48">
        <w:rPr>
          <w:b/>
        </w:rPr>
        <w:t>Site</w:t>
      </w:r>
      <w:r w:rsidR="00D90173" w:rsidRPr="007E3F48">
        <w:rPr>
          <w:b/>
        </w:rPr>
        <w:t xml:space="preserve"> Selection</w:t>
      </w:r>
    </w:p>
    <w:p w14:paraId="1F1AEB08" w14:textId="77777777" w:rsidR="00713BC3" w:rsidRPr="007E3F48" w:rsidRDefault="00713BC3" w:rsidP="00713BC3">
      <w:pPr>
        <w:rPr>
          <w:b/>
        </w:rPr>
      </w:pPr>
    </w:p>
    <w:p w14:paraId="421CE9ED" w14:textId="663A3913" w:rsidR="00671880" w:rsidRPr="007E3F48" w:rsidRDefault="008C7782" w:rsidP="00713BC3">
      <w:pPr>
        <w:pStyle w:val="Normal1"/>
        <w:rPr>
          <w:rFonts w:cs="Times New Roman"/>
        </w:rPr>
      </w:pPr>
      <w:r w:rsidRPr="007E3F48">
        <w:rPr>
          <w:rFonts w:cs="Times New Roman"/>
        </w:rPr>
        <w:t>This</w:t>
      </w:r>
      <w:r w:rsidR="00671880" w:rsidRPr="007E3F48">
        <w:rPr>
          <w:rFonts w:cs="Times New Roman"/>
        </w:rPr>
        <w:t xml:space="preserve"> </w:t>
      </w:r>
      <w:r w:rsidR="00465BBD" w:rsidRPr="007E3F48">
        <w:rPr>
          <w:rFonts w:cs="Times New Roman"/>
        </w:rPr>
        <w:t>study will be carried out</w:t>
      </w:r>
      <w:r w:rsidR="00F02B6C">
        <w:rPr>
          <w:rFonts w:cs="Times New Roman"/>
        </w:rPr>
        <w:t xml:space="preserve"> with </w:t>
      </w:r>
      <w:r w:rsidR="00D668BB" w:rsidRPr="007E3F48">
        <w:rPr>
          <w:rFonts w:cs="Times New Roman"/>
        </w:rPr>
        <w:t>syringe service programs (SSP</w:t>
      </w:r>
      <w:r w:rsidR="000C566C" w:rsidRPr="007E3F48">
        <w:rPr>
          <w:rFonts w:cs="Times New Roman"/>
        </w:rPr>
        <w:t>s</w:t>
      </w:r>
      <w:r w:rsidR="00D668BB" w:rsidRPr="007E3F48">
        <w:rPr>
          <w:rFonts w:cs="Times New Roman"/>
        </w:rPr>
        <w:t>)</w:t>
      </w:r>
      <w:r w:rsidR="00FF14A5" w:rsidRPr="007E3F48">
        <w:rPr>
          <w:rFonts w:cs="Times New Roman"/>
        </w:rPr>
        <w:t xml:space="preserve"> </w:t>
      </w:r>
      <w:r w:rsidR="006F4AE0" w:rsidRPr="007E3F48">
        <w:rPr>
          <w:rFonts w:cs="Times New Roman"/>
        </w:rPr>
        <w:t xml:space="preserve">operating </w:t>
      </w:r>
      <w:r w:rsidR="00FF14A5" w:rsidRPr="007E3F48">
        <w:rPr>
          <w:rFonts w:cs="Times New Roman"/>
        </w:rPr>
        <w:t xml:space="preserve">in </w:t>
      </w:r>
      <w:r w:rsidR="00F32996" w:rsidRPr="007E3F48">
        <w:rPr>
          <w:rFonts w:cs="Times New Roman"/>
        </w:rPr>
        <w:t>three</w:t>
      </w:r>
      <w:r w:rsidR="00465BBD" w:rsidRPr="007E3F48">
        <w:rPr>
          <w:rFonts w:cs="Times New Roman"/>
        </w:rPr>
        <w:t xml:space="preserve"> </w:t>
      </w:r>
      <w:r w:rsidR="00FD3E15" w:rsidRPr="007E3F48">
        <w:rPr>
          <w:rFonts w:cs="Times New Roman"/>
        </w:rPr>
        <w:t>jurisdictions</w:t>
      </w:r>
      <w:r w:rsidR="00465BBD" w:rsidRPr="007E3F48">
        <w:rPr>
          <w:rFonts w:cs="Times New Roman"/>
        </w:rPr>
        <w:t>:</w:t>
      </w:r>
      <w:r w:rsidR="00F32996" w:rsidRPr="007E3F48">
        <w:rPr>
          <w:rFonts w:cs="Times New Roman"/>
        </w:rPr>
        <w:t xml:space="preserve"> Louisville, KY, Huntington, WV, and Henderson, NC</w:t>
      </w:r>
      <w:r w:rsidR="00D67D34" w:rsidRPr="007E3F48">
        <w:rPr>
          <w:rFonts w:cs="Times New Roman"/>
        </w:rPr>
        <w:t xml:space="preserve">. </w:t>
      </w:r>
      <w:r w:rsidR="000C566C" w:rsidRPr="007E3F48">
        <w:rPr>
          <w:rFonts w:cs="Times New Roman"/>
        </w:rPr>
        <w:t>The sites</w:t>
      </w:r>
      <w:r w:rsidR="00D67D34" w:rsidRPr="007E3F48">
        <w:rPr>
          <w:rFonts w:cs="Times New Roman"/>
        </w:rPr>
        <w:t xml:space="preserve"> were selected</w:t>
      </w:r>
      <w:r w:rsidR="00F02B6C">
        <w:rPr>
          <w:rFonts w:cs="Times New Roman"/>
        </w:rPr>
        <w:t xml:space="preserve"> in consultation with an expert on SSPs. Criteria for selection</w:t>
      </w:r>
      <w:r w:rsidR="00D67D34" w:rsidRPr="007E3F48">
        <w:rPr>
          <w:rFonts w:cs="Times New Roman"/>
        </w:rPr>
        <w:t xml:space="preserve"> </w:t>
      </w:r>
      <w:r w:rsidR="00F02B6C">
        <w:rPr>
          <w:rFonts w:cs="Times New Roman"/>
        </w:rPr>
        <w:t>included providing</w:t>
      </w:r>
      <w:r w:rsidR="00D668BB" w:rsidRPr="007E3F48">
        <w:rPr>
          <w:rFonts w:cs="Times New Roman"/>
        </w:rPr>
        <w:t xml:space="preserve"> services to people who inject drugs</w:t>
      </w:r>
      <w:r w:rsidR="006F4AE0" w:rsidRPr="007E3F48">
        <w:rPr>
          <w:rFonts w:cs="Times New Roman"/>
        </w:rPr>
        <w:t xml:space="preserve"> </w:t>
      </w:r>
      <w:r w:rsidRPr="007E3F48">
        <w:rPr>
          <w:rFonts w:cs="Times New Roman"/>
        </w:rPr>
        <w:t xml:space="preserve">(PWID) </w:t>
      </w:r>
      <w:r w:rsidR="00026A34">
        <w:rPr>
          <w:rFonts w:cs="Times New Roman"/>
        </w:rPr>
        <w:t xml:space="preserve">and </w:t>
      </w:r>
      <w:r w:rsidR="006F4AE0" w:rsidRPr="007E3F48">
        <w:rPr>
          <w:rFonts w:cs="Times New Roman"/>
        </w:rPr>
        <w:t xml:space="preserve">live in rural </w:t>
      </w:r>
      <w:r w:rsidRPr="007E3F48">
        <w:rPr>
          <w:rFonts w:cs="Times New Roman"/>
        </w:rPr>
        <w:t>areas. Rural PWID</w:t>
      </w:r>
      <w:r w:rsidR="006F4AE0" w:rsidRPr="007E3F48">
        <w:rPr>
          <w:rFonts w:cs="Times New Roman"/>
        </w:rPr>
        <w:t xml:space="preserve"> </w:t>
      </w:r>
      <w:r w:rsidR="00F02B6C">
        <w:rPr>
          <w:rFonts w:cs="Times New Roman"/>
        </w:rPr>
        <w:t xml:space="preserve">are at </w:t>
      </w:r>
      <w:r w:rsidRPr="007E3F48">
        <w:rPr>
          <w:rFonts w:cs="Times New Roman"/>
        </w:rPr>
        <w:t>increasing risk of</w:t>
      </w:r>
      <w:r w:rsidR="00026A34">
        <w:rPr>
          <w:rFonts w:cs="Times New Roman"/>
        </w:rPr>
        <w:t xml:space="preserve"> HIV,</w:t>
      </w:r>
      <w:r w:rsidR="006F4AE0" w:rsidRPr="007E3F48">
        <w:rPr>
          <w:rFonts w:cs="Times New Roman"/>
        </w:rPr>
        <w:t xml:space="preserve"> hepatitis C virus (HCV</w:t>
      </w:r>
      <w:r w:rsidRPr="007E3F48">
        <w:rPr>
          <w:rFonts w:cs="Times New Roman"/>
        </w:rPr>
        <w:t>)</w:t>
      </w:r>
      <w:r w:rsidR="00026A34">
        <w:rPr>
          <w:rFonts w:cs="Times New Roman"/>
        </w:rPr>
        <w:t>, and hepatitis B virus (HBV)</w:t>
      </w:r>
      <w:r w:rsidRPr="007E3F48">
        <w:rPr>
          <w:rFonts w:cs="Times New Roman"/>
        </w:rPr>
        <w:t xml:space="preserve"> in light of the</w:t>
      </w:r>
      <w:r w:rsidR="006F4AE0" w:rsidRPr="007E3F48">
        <w:rPr>
          <w:rFonts w:cs="Times New Roman"/>
        </w:rPr>
        <w:t xml:space="preserve"> opioid crisis in the United States</w:t>
      </w:r>
      <w:r w:rsidR="00D668BB" w:rsidRPr="007E3F48">
        <w:rPr>
          <w:rFonts w:cs="Times New Roman"/>
        </w:rPr>
        <w:t>.</w:t>
      </w:r>
      <w:r w:rsidR="006F4AE0" w:rsidRPr="007E3F48">
        <w:rPr>
          <w:rFonts w:cs="Times New Roman"/>
        </w:rPr>
        <w:fldChar w:fldCharType="begin">
          <w:fldData xml:space="preserve">PEVuZE5vdGU+PENpdGU+PEF1dGhvcj5WYW4gSGFuZGVsPC9BdXRob3I+PFllYXI+MjAxNjwvWWVh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</w:fldData>
        </w:fldChar>
      </w:r>
      <w:r w:rsidR="006F4AE0" w:rsidRPr="007E3F48">
        <w:rPr>
          <w:rFonts w:cs="Times New Roman"/>
        </w:rPr>
        <w:instrText xml:space="preserve"> ADDIN EN.CITE </w:instrText>
      </w:r>
      <w:r w:rsidR="006F4AE0" w:rsidRPr="007E3F48">
        <w:rPr>
          <w:rFonts w:cs="Times New Roman"/>
        </w:rPr>
        <w:fldChar w:fldCharType="begin">
          <w:fldData xml:space="preserve">PEVuZE5vdGU+PENpdGU+PEF1dGhvcj5WYW4gSGFuZGVsPC9BdXRob3I+PFllYXI+MjAxNjwvWWVh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</w:fldData>
        </w:fldChar>
      </w:r>
      <w:r w:rsidR="006F4AE0" w:rsidRPr="007E3F48">
        <w:rPr>
          <w:rFonts w:cs="Times New Roman"/>
        </w:rPr>
        <w:instrText xml:space="preserve"> ADDIN EN.CITE.DATA </w:instrText>
      </w:r>
      <w:r w:rsidR="006F4AE0" w:rsidRPr="007E3F48">
        <w:rPr>
          <w:rFonts w:cs="Times New Roman"/>
        </w:rPr>
      </w:r>
      <w:r w:rsidR="006F4AE0" w:rsidRPr="007E3F48">
        <w:rPr>
          <w:rFonts w:cs="Times New Roman"/>
        </w:rPr>
        <w:fldChar w:fldCharType="end"/>
      </w:r>
      <w:r w:rsidR="006F4AE0" w:rsidRPr="007E3F48">
        <w:rPr>
          <w:rFonts w:cs="Times New Roman"/>
        </w:rPr>
      </w:r>
      <w:r w:rsidR="006F4AE0" w:rsidRPr="007E3F48">
        <w:rPr>
          <w:rFonts w:cs="Times New Roman"/>
        </w:rPr>
        <w:fldChar w:fldCharType="separate"/>
      </w:r>
      <w:r w:rsidR="006F4AE0" w:rsidRPr="007E3F48">
        <w:rPr>
          <w:rFonts w:cs="Times New Roman"/>
          <w:noProof/>
          <w:vertAlign w:val="superscript"/>
        </w:rPr>
        <w:t>1,2</w:t>
      </w:r>
      <w:r w:rsidR="006F4AE0" w:rsidRPr="007E3F48">
        <w:rPr>
          <w:rFonts w:cs="Times New Roman"/>
        </w:rPr>
        <w:fldChar w:fldCharType="end"/>
      </w:r>
      <w:r w:rsidR="00026A34">
        <w:rPr>
          <w:rFonts w:cs="Times New Roman"/>
        </w:rPr>
        <w:t xml:space="preserve"> E</w:t>
      </w:r>
      <w:r w:rsidR="000C566C" w:rsidRPr="007E3F48">
        <w:rPr>
          <w:rFonts w:cs="Times New Roman"/>
        </w:rPr>
        <w:t>ach site operates i</w:t>
      </w:r>
      <w:r w:rsidR="0070344C">
        <w:rPr>
          <w:rFonts w:cs="Times New Roman"/>
        </w:rPr>
        <w:t>n a different stat</w:t>
      </w:r>
      <w:r w:rsidR="00026A34">
        <w:rPr>
          <w:rFonts w:cs="Times New Roman"/>
        </w:rPr>
        <w:t>e with different laws and regulations governing</w:t>
      </w:r>
      <w:r w:rsidR="000C566C" w:rsidRPr="007E3F48">
        <w:rPr>
          <w:rFonts w:cs="Times New Roman"/>
        </w:rPr>
        <w:t xml:space="preserve"> the operation of SSP</w:t>
      </w:r>
      <w:r w:rsidR="006F4AE0" w:rsidRPr="007E3F48">
        <w:rPr>
          <w:rFonts w:cs="Times New Roman"/>
        </w:rPr>
        <w:t>s</w:t>
      </w:r>
      <w:r w:rsidR="000C566C" w:rsidRPr="007E3F48">
        <w:rPr>
          <w:rFonts w:cs="Times New Roman"/>
        </w:rPr>
        <w:t xml:space="preserve">, and </w:t>
      </w:r>
      <w:r w:rsidR="006F4AE0" w:rsidRPr="007E3F48">
        <w:rPr>
          <w:rFonts w:cs="Times New Roman"/>
        </w:rPr>
        <w:t>ea</w:t>
      </w:r>
      <w:r w:rsidRPr="007E3F48">
        <w:rPr>
          <w:rFonts w:cs="Times New Roman"/>
        </w:rPr>
        <w:t xml:space="preserve">ch site is structured differently. The </w:t>
      </w:r>
      <w:r w:rsidR="000C566C" w:rsidRPr="007E3F48">
        <w:rPr>
          <w:rFonts w:cs="Times New Roman"/>
        </w:rPr>
        <w:t>Louisville</w:t>
      </w:r>
      <w:r w:rsidRPr="007E3F48">
        <w:rPr>
          <w:rFonts w:cs="Times New Roman"/>
        </w:rPr>
        <w:t xml:space="preserve"> SSP</w:t>
      </w:r>
      <w:r w:rsidR="000C566C" w:rsidRPr="007E3F48">
        <w:rPr>
          <w:rFonts w:cs="Times New Roman"/>
        </w:rPr>
        <w:t xml:space="preserve"> functions as a non-clinical site, meaning they do not provide direct clinical care, rather they refe</w:t>
      </w:r>
      <w:r w:rsidRPr="007E3F48">
        <w:rPr>
          <w:rFonts w:cs="Times New Roman"/>
        </w:rPr>
        <w:t>r their clients requesting clinical</w:t>
      </w:r>
      <w:r w:rsidR="000C566C" w:rsidRPr="007E3F48">
        <w:rPr>
          <w:rFonts w:cs="Times New Roman"/>
        </w:rPr>
        <w:t xml:space="preserve"> services to other</w:t>
      </w:r>
      <w:r w:rsidR="00F02B6C">
        <w:rPr>
          <w:rFonts w:cs="Times New Roman"/>
        </w:rPr>
        <w:t xml:space="preserve"> agencies and programs</w:t>
      </w:r>
      <w:r w:rsidR="000C566C" w:rsidRPr="007E3F48">
        <w:rPr>
          <w:rFonts w:cs="Times New Roman"/>
        </w:rPr>
        <w:t xml:space="preserve"> of the county health department. The Huntington</w:t>
      </w:r>
      <w:r w:rsidR="006F4AE0" w:rsidRPr="007E3F48">
        <w:rPr>
          <w:rFonts w:cs="Times New Roman"/>
        </w:rPr>
        <w:t xml:space="preserve"> SSP</w:t>
      </w:r>
      <w:r w:rsidR="000C566C" w:rsidRPr="007E3F48">
        <w:rPr>
          <w:rFonts w:cs="Times New Roman"/>
        </w:rPr>
        <w:t xml:space="preserve"> provide</w:t>
      </w:r>
      <w:r w:rsidR="00F02B6C">
        <w:rPr>
          <w:rFonts w:cs="Times New Roman"/>
        </w:rPr>
        <w:t>s</w:t>
      </w:r>
      <w:r w:rsidR="000C566C" w:rsidRPr="007E3F48">
        <w:rPr>
          <w:rFonts w:cs="Times New Roman"/>
        </w:rPr>
        <w:t xml:space="preserve"> direct clinical care, and the Henderson site is a mobile un</w:t>
      </w:r>
      <w:r w:rsidRPr="007E3F48">
        <w:rPr>
          <w:rFonts w:cs="Times New Roman"/>
        </w:rPr>
        <w:t>it that travels to their participants</w:t>
      </w:r>
      <w:r w:rsidR="000C566C" w:rsidRPr="007E3F48">
        <w:rPr>
          <w:rFonts w:cs="Times New Roman"/>
        </w:rPr>
        <w:t xml:space="preserve"> </w:t>
      </w:r>
      <w:r w:rsidR="0003477D">
        <w:rPr>
          <w:rFonts w:cs="Times New Roman"/>
        </w:rPr>
        <w:t>to provide service</w:t>
      </w:r>
      <w:r w:rsidR="00F02B6C">
        <w:rPr>
          <w:rFonts w:cs="Times New Roman"/>
        </w:rPr>
        <w:t>. These sites can help us</w:t>
      </w:r>
      <w:r w:rsidRPr="007E3F48">
        <w:rPr>
          <w:rFonts w:cs="Times New Roman"/>
        </w:rPr>
        <w:t xml:space="preserve"> understand how variation</w:t>
      </w:r>
      <w:r w:rsidR="000C566C" w:rsidRPr="007E3F48">
        <w:rPr>
          <w:rFonts w:cs="Times New Roman"/>
        </w:rPr>
        <w:t xml:space="preserve"> in SSP imple</w:t>
      </w:r>
      <w:r w:rsidR="00F02B6C">
        <w:rPr>
          <w:rFonts w:cs="Times New Roman"/>
        </w:rPr>
        <w:t>mentation may influence</w:t>
      </w:r>
      <w:r w:rsidR="00106E80">
        <w:rPr>
          <w:rFonts w:cs="Times New Roman"/>
        </w:rPr>
        <w:t xml:space="preserve"> the</w:t>
      </w:r>
      <w:r w:rsidR="000C566C" w:rsidRPr="007E3F48">
        <w:rPr>
          <w:rFonts w:cs="Times New Roman"/>
        </w:rPr>
        <w:t xml:space="preserve"> need</w:t>
      </w:r>
      <w:r w:rsidRPr="007E3F48">
        <w:rPr>
          <w:rFonts w:cs="Times New Roman"/>
        </w:rPr>
        <w:t>s and barriers</w:t>
      </w:r>
      <w:r w:rsidR="00F02B6C">
        <w:rPr>
          <w:rFonts w:cs="Times New Roman"/>
        </w:rPr>
        <w:t xml:space="preserve"> to offering</w:t>
      </w:r>
      <w:r w:rsidR="000C566C" w:rsidRPr="007E3F48">
        <w:rPr>
          <w:rFonts w:cs="Times New Roman"/>
        </w:rPr>
        <w:t xml:space="preserve"> HIV, HCV</w:t>
      </w:r>
      <w:r w:rsidR="00106E80">
        <w:rPr>
          <w:rFonts w:cs="Times New Roman"/>
        </w:rPr>
        <w:t>, as well as HBV</w:t>
      </w:r>
      <w:r w:rsidR="006F4AE0" w:rsidRPr="007E3F48">
        <w:rPr>
          <w:rFonts w:cs="Times New Roman"/>
        </w:rPr>
        <w:t xml:space="preserve"> </w:t>
      </w:r>
      <w:r w:rsidRPr="007E3F48">
        <w:rPr>
          <w:rFonts w:cs="Times New Roman"/>
        </w:rPr>
        <w:t>testing, treatment, and care</w:t>
      </w:r>
      <w:r w:rsidR="00F02B6C">
        <w:rPr>
          <w:rFonts w:cs="Times New Roman"/>
        </w:rPr>
        <w:t xml:space="preserve"> services</w:t>
      </w:r>
      <w:r w:rsidRPr="007E3F48">
        <w:rPr>
          <w:rFonts w:cs="Times New Roman"/>
        </w:rPr>
        <w:t xml:space="preserve"> </w:t>
      </w:r>
      <w:r w:rsidR="00F02B6C">
        <w:rPr>
          <w:rFonts w:cs="Times New Roman"/>
        </w:rPr>
        <w:t>to</w:t>
      </w:r>
      <w:r w:rsidR="006F4AE0" w:rsidRPr="007E3F48">
        <w:rPr>
          <w:rFonts w:cs="Times New Roman"/>
        </w:rPr>
        <w:t xml:space="preserve"> </w:t>
      </w:r>
      <w:r w:rsidRPr="007E3F48">
        <w:rPr>
          <w:rFonts w:cs="Times New Roman"/>
        </w:rPr>
        <w:t xml:space="preserve">rural </w:t>
      </w:r>
      <w:r w:rsidR="006F4AE0" w:rsidRPr="007E3F48">
        <w:rPr>
          <w:rFonts w:cs="Times New Roman"/>
        </w:rPr>
        <w:t>PWID</w:t>
      </w:r>
      <w:r w:rsidR="000C566C" w:rsidRPr="007E3F48">
        <w:rPr>
          <w:rFonts w:cs="Times New Roman"/>
        </w:rPr>
        <w:t>.</w:t>
      </w:r>
    </w:p>
    <w:p w14:paraId="200529E1" w14:textId="77777777" w:rsidR="00713BC3" w:rsidRPr="007E3F48" w:rsidRDefault="00713BC3" w:rsidP="00713BC3">
      <w:pPr>
        <w:pStyle w:val="Normal1"/>
        <w:rPr>
          <w:rFonts w:cs="Times New Roman"/>
        </w:rPr>
      </w:pPr>
    </w:p>
    <w:p w14:paraId="40CE0BC5" w14:textId="5C4FD4F2" w:rsidR="000C566C" w:rsidRPr="007E3F48" w:rsidRDefault="00F02B6C" w:rsidP="00713BC3">
      <w:pPr>
        <w:pStyle w:val="Normal1"/>
        <w:rPr>
          <w:rFonts w:cs="Times New Roman"/>
        </w:rPr>
      </w:pPr>
      <w:r>
        <w:rPr>
          <w:rFonts w:cs="Times New Roman"/>
        </w:rPr>
        <w:t>In addition, all three</w:t>
      </w:r>
      <w:r w:rsidR="000C566C" w:rsidRPr="007E3F48">
        <w:rPr>
          <w:rFonts w:cs="Times New Roman"/>
        </w:rPr>
        <w:t xml:space="preserve"> sites operate in or near the Appalachia region of the United State</w:t>
      </w:r>
      <w:r w:rsidR="008C7782" w:rsidRPr="007E3F48">
        <w:rPr>
          <w:rFonts w:cs="Times New Roman"/>
        </w:rPr>
        <w:t>s. This area has been determined to be</w:t>
      </w:r>
      <w:r w:rsidR="000C566C" w:rsidRPr="007E3F48">
        <w:rPr>
          <w:rFonts w:cs="Times New Roman"/>
        </w:rPr>
        <w:t xml:space="preserve"> vulnerable to HIV and HCV outbreaks based on</w:t>
      </w:r>
      <w:r w:rsidR="008C7782" w:rsidRPr="007E3F48">
        <w:rPr>
          <w:rFonts w:cs="Times New Roman"/>
        </w:rPr>
        <w:t xml:space="preserve"> rates of</w:t>
      </w:r>
      <w:r w:rsidR="000C566C" w:rsidRPr="007E3F48">
        <w:rPr>
          <w:rFonts w:cs="Times New Roman"/>
        </w:rPr>
        <w:t xml:space="preserve"> illicit opioid use</w:t>
      </w:r>
      <w:r w:rsidR="00106E80">
        <w:rPr>
          <w:rFonts w:cs="Times New Roman"/>
        </w:rPr>
        <w:t>, especially when injected</w:t>
      </w:r>
      <w:r w:rsidR="000C566C" w:rsidRPr="007E3F48">
        <w:rPr>
          <w:rFonts w:cs="Times New Roman"/>
        </w:rPr>
        <w:t>.</w:t>
      </w:r>
      <w:r w:rsidR="000C566C" w:rsidRPr="007E3F48">
        <w:rPr>
          <w:rFonts w:cs="Times New Roman"/>
        </w:rPr>
        <w:fldChar w:fldCharType="begin">
          <w:fldData xml:space="preserve">PEVuZE5vdGU+PENpdGU+PEF1dGhvcj5WYW4gSGFuZGVsPC9BdXRob3I+PFllYXI+MjAxNjwvWWVh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</w:fldData>
        </w:fldChar>
      </w:r>
      <w:r w:rsidR="000C566C" w:rsidRPr="007E3F48">
        <w:rPr>
          <w:rFonts w:cs="Times New Roman"/>
        </w:rPr>
        <w:instrText xml:space="preserve"> ADDIN EN.CITE </w:instrText>
      </w:r>
      <w:r w:rsidR="000C566C" w:rsidRPr="007E3F48">
        <w:rPr>
          <w:rFonts w:cs="Times New Roman"/>
        </w:rPr>
        <w:fldChar w:fldCharType="begin">
          <w:fldData xml:space="preserve">PEVuZE5vdGU+PENpdGU+PEF1dGhvcj5WYW4gSGFuZGVsPC9BdXRob3I+PFllYXI+MjAxNjwvWWVh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</w:fldData>
        </w:fldChar>
      </w:r>
      <w:r w:rsidR="000C566C" w:rsidRPr="007E3F48">
        <w:rPr>
          <w:rFonts w:cs="Times New Roman"/>
        </w:rPr>
        <w:instrText xml:space="preserve"> ADDIN EN.CITE.DATA </w:instrText>
      </w:r>
      <w:r w:rsidR="000C566C" w:rsidRPr="007E3F48">
        <w:rPr>
          <w:rFonts w:cs="Times New Roman"/>
        </w:rPr>
      </w:r>
      <w:r w:rsidR="000C566C" w:rsidRPr="007E3F48">
        <w:rPr>
          <w:rFonts w:cs="Times New Roman"/>
        </w:rPr>
        <w:fldChar w:fldCharType="end"/>
      </w:r>
      <w:r w:rsidR="000C566C" w:rsidRPr="007E3F48">
        <w:rPr>
          <w:rFonts w:cs="Times New Roman"/>
        </w:rPr>
      </w:r>
      <w:r w:rsidR="000C566C" w:rsidRPr="007E3F48">
        <w:rPr>
          <w:rFonts w:cs="Times New Roman"/>
        </w:rPr>
        <w:fldChar w:fldCharType="separate"/>
      </w:r>
      <w:r w:rsidR="000C566C" w:rsidRPr="007E3F48">
        <w:rPr>
          <w:rFonts w:cs="Times New Roman"/>
          <w:noProof/>
          <w:vertAlign w:val="superscript"/>
        </w:rPr>
        <w:t>1</w:t>
      </w:r>
      <w:r w:rsidR="000C566C" w:rsidRPr="007E3F48">
        <w:rPr>
          <w:rFonts w:cs="Times New Roman"/>
        </w:rPr>
        <w:fldChar w:fldCharType="end"/>
      </w:r>
      <w:r>
        <w:rPr>
          <w:rFonts w:cs="Times New Roman"/>
        </w:rPr>
        <w:t xml:space="preserve"> This study considered</w:t>
      </w:r>
      <w:r w:rsidR="006F4AE0" w:rsidRPr="007E3F48">
        <w:rPr>
          <w:rFonts w:cs="Times New Roman"/>
        </w:rPr>
        <w:t xml:space="preserve"> the unique</w:t>
      </w:r>
      <w:r w:rsidR="000C566C" w:rsidRPr="007E3F48">
        <w:rPr>
          <w:rFonts w:cs="Times New Roman"/>
        </w:rPr>
        <w:t xml:space="preserve"> challenges faced by people who reside in rural areas</w:t>
      </w:r>
      <w:r w:rsidR="008C7782" w:rsidRPr="007E3F48">
        <w:rPr>
          <w:rFonts w:cs="Times New Roman"/>
        </w:rPr>
        <w:t xml:space="preserve"> of</w:t>
      </w:r>
      <w:r w:rsidR="000C566C" w:rsidRPr="007E3F48">
        <w:rPr>
          <w:rFonts w:cs="Times New Roman"/>
        </w:rPr>
        <w:t xml:space="preserve"> the Appalachia region</w:t>
      </w:r>
      <w:r w:rsidR="00035D3F" w:rsidRPr="007E3F48">
        <w:rPr>
          <w:rFonts w:cs="Times New Roman"/>
        </w:rPr>
        <w:t>,</w:t>
      </w:r>
      <w:r w:rsidR="00487D7E" w:rsidRPr="007E3F48">
        <w:rPr>
          <w:rFonts w:cs="Times New Roman"/>
        </w:rPr>
        <w:t xml:space="preserve"> due </w:t>
      </w:r>
      <w:r w:rsidR="00035D3F" w:rsidRPr="007E3F48">
        <w:rPr>
          <w:rFonts w:cs="Times New Roman"/>
        </w:rPr>
        <w:t>to factors such as travel distance to healthcare and greater availability of opioids.</w:t>
      </w:r>
      <w:r w:rsidR="002576D7" w:rsidRPr="007E3F48">
        <w:rPr>
          <w:rFonts w:cs="Times New Roman"/>
        </w:rPr>
        <w:fldChar w:fldCharType="begin">
          <w:fldData xml:space="preserve">PEVuZE5vdGU+PENpdGU+PEF1dGhvcj5DYWxkd2VsbDwvQXV0aG9yPjxZZWFyPjIwMTY8L1llYXI+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</w:fldData>
        </w:fldChar>
      </w:r>
      <w:r w:rsidR="006F4AE0" w:rsidRPr="007E3F48">
        <w:rPr>
          <w:rFonts w:cs="Times New Roman"/>
        </w:rPr>
        <w:instrText xml:space="preserve"> ADDIN EN.CITE </w:instrText>
      </w:r>
      <w:r w:rsidR="006F4AE0" w:rsidRPr="007E3F48">
        <w:rPr>
          <w:rFonts w:cs="Times New Roman"/>
        </w:rPr>
        <w:fldChar w:fldCharType="begin">
          <w:fldData xml:space="preserve">PEVuZE5vdGU+PENpdGU+PEF1dGhvcj5DYWxkd2VsbDwvQXV0aG9yPjxZZWFyPjIwMTY8L1llYXI+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</w:fldData>
        </w:fldChar>
      </w:r>
      <w:r w:rsidR="006F4AE0" w:rsidRPr="007E3F48">
        <w:rPr>
          <w:rFonts w:cs="Times New Roman"/>
        </w:rPr>
        <w:instrText xml:space="preserve"> ADDIN EN.CITE.DATA </w:instrText>
      </w:r>
      <w:r w:rsidR="006F4AE0" w:rsidRPr="007E3F48">
        <w:rPr>
          <w:rFonts w:cs="Times New Roman"/>
        </w:rPr>
      </w:r>
      <w:r w:rsidR="006F4AE0" w:rsidRPr="007E3F48">
        <w:rPr>
          <w:rFonts w:cs="Times New Roman"/>
        </w:rPr>
        <w:fldChar w:fldCharType="end"/>
      </w:r>
      <w:r w:rsidR="002576D7" w:rsidRPr="007E3F48">
        <w:rPr>
          <w:rFonts w:cs="Times New Roman"/>
        </w:rPr>
      </w:r>
      <w:r w:rsidR="002576D7" w:rsidRPr="007E3F48">
        <w:rPr>
          <w:rFonts w:cs="Times New Roman"/>
        </w:rPr>
        <w:fldChar w:fldCharType="separate"/>
      </w:r>
      <w:r w:rsidR="006F4AE0" w:rsidRPr="007E3F48">
        <w:rPr>
          <w:rFonts w:cs="Times New Roman"/>
          <w:noProof/>
          <w:vertAlign w:val="superscript"/>
        </w:rPr>
        <w:t>3,4</w:t>
      </w:r>
      <w:r w:rsidR="002576D7" w:rsidRPr="007E3F48">
        <w:rPr>
          <w:rFonts w:cs="Times New Roman"/>
        </w:rPr>
        <w:fldChar w:fldCharType="end"/>
      </w:r>
      <w:r w:rsidR="006F4AE0" w:rsidRPr="007E3F48">
        <w:rPr>
          <w:rFonts w:cs="Times New Roman"/>
        </w:rPr>
        <w:t xml:space="preserve"> Further</w:t>
      </w:r>
      <w:r w:rsidR="00035D3F" w:rsidRPr="007E3F48">
        <w:rPr>
          <w:rFonts w:cs="Times New Roman"/>
        </w:rPr>
        <w:t xml:space="preserve">, </w:t>
      </w:r>
      <w:r w:rsidR="00713BC3" w:rsidRPr="007E3F48">
        <w:rPr>
          <w:rFonts w:cs="Times New Roman"/>
        </w:rPr>
        <w:t>this study considered the 2014-15</w:t>
      </w:r>
      <w:r w:rsidR="00035D3F" w:rsidRPr="007E3F48">
        <w:rPr>
          <w:rFonts w:cs="Times New Roman"/>
        </w:rPr>
        <w:t xml:space="preserve"> HIV and HCV outbreak in Scott County, Indiana (a rural county in southern Indiana)</w:t>
      </w:r>
      <w:r w:rsidR="00713BC3" w:rsidRPr="007E3F48">
        <w:rPr>
          <w:rFonts w:cs="Times New Roman"/>
        </w:rPr>
        <w:t xml:space="preserve"> when deciding the criteria for site selection.</w:t>
      </w:r>
      <w:r w:rsidR="00713BC3" w:rsidRPr="007E3F48">
        <w:rPr>
          <w:rFonts w:cs="Times New Roman"/>
        </w:rPr>
        <w:fldChar w:fldCharType="begin">
          <w:fldData xml:space="preserve">PEVuZE5vdGU+PENpdGU+PEF1dGhvcj5Ud29oZXk8L0F1dGhvcj48UmVjTnVtPjE8L1JlY051bT48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</w:fldData>
        </w:fldChar>
      </w:r>
      <w:r w:rsidR="006F4AE0" w:rsidRPr="007E3F48">
        <w:rPr>
          <w:rFonts w:cs="Times New Roman"/>
        </w:rPr>
        <w:instrText xml:space="preserve"> ADDIN EN.CITE </w:instrText>
      </w:r>
      <w:r w:rsidR="006F4AE0" w:rsidRPr="007E3F48">
        <w:rPr>
          <w:rFonts w:cs="Times New Roman"/>
        </w:rPr>
        <w:fldChar w:fldCharType="begin">
          <w:fldData xml:space="preserve">PEVuZE5vdGU+PENpdGU+PEF1dGhvcj5Ud29oZXk8L0F1dGhvcj48UmVjTnVtPjE8L1JlY051bT48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</w:fldData>
        </w:fldChar>
      </w:r>
      <w:r w:rsidR="006F4AE0" w:rsidRPr="007E3F48">
        <w:rPr>
          <w:rFonts w:cs="Times New Roman"/>
        </w:rPr>
        <w:instrText xml:space="preserve"> ADDIN EN.CITE.DATA </w:instrText>
      </w:r>
      <w:r w:rsidR="006F4AE0" w:rsidRPr="007E3F48">
        <w:rPr>
          <w:rFonts w:cs="Times New Roman"/>
        </w:rPr>
      </w:r>
      <w:r w:rsidR="006F4AE0" w:rsidRPr="007E3F48">
        <w:rPr>
          <w:rFonts w:cs="Times New Roman"/>
        </w:rPr>
        <w:fldChar w:fldCharType="end"/>
      </w:r>
      <w:r w:rsidR="00713BC3" w:rsidRPr="007E3F48">
        <w:rPr>
          <w:rFonts w:cs="Times New Roman"/>
        </w:rPr>
      </w:r>
      <w:r w:rsidR="00713BC3" w:rsidRPr="007E3F48">
        <w:rPr>
          <w:rFonts w:cs="Times New Roman"/>
        </w:rPr>
        <w:fldChar w:fldCharType="separate"/>
      </w:r>
      <w:r w:rsidR="006F4AE0" w:rsidRPr="007E3F48">
        <w:rPr>
          <w:rFonts w:cs="Times New Roman"/>
          <w:noProof/>
          <w:vertAlign w:val="superscript"/>
        </w:rPr>
        <w:t>5,6</w:t>
      </w:r>
      <w:r w:rsidR="00713BC3" w:rsidRPr="007E3F48">
        <w:rPr>
          <w:rFonts w:cs="Times New Roman"/>
        </w:rPr>
        <w:fldChar w:fldCharType="end"/>
      </w:r>
      <w:r w:rsidR="006F4AE0" w:rsidRPr="007E3F48">
        <w:rPr>
          <w:rFonts w:cs="Times New Roman"/>
        </w:rPr>
        <w:t xml:space="preserve"> In their assessment of the Scott County outbreak, Peters and colleagues (2016</w:t>
      </w:r>
      <w:r>
        <w:rPr>
          <w:rFonts w:cs="Times New Roman"/>
        </w:rPr>
        <w:t>: 236</w:t>
      </w:r>
      <w:r w:rsidR="006F4AE0" w:rsidRPr="007E3F48">
        <w:rPr>
          <w:rFonts w:cs="Times New Roman"/>
        </w:rPr>
        <w:t>) stated</w:t>
      </w:r>
      <w:r w:rsidR="00713BC3" w:rsidRPr="007E3F48">
        <w:rPr>
          <w:rFonts w:cs="Times New Roman"/>
        </w:rPr>
        <w:t>, “The circumstances underlying this HIV outbreak are not unique to this community. Although the magnitude of the outbreak was alarming, the introduction of HIV into a rural community in the United States was not unexpected when considered in the context of increasing trends in injection use of prescription opioid analgesics and the new and steady rise in acute HCV infections in rural areas, particular</w:t>
      </w:r>
      <w:r>
        <w:rPr>
          <w:rFonts w:cs="Times New Roman"/>
        </w:rPr>
        <w:t>ly central Appalachia</w:t>
      </w:r>
      <w:r w:rsidR="00713BC3" w:rsidRPr="007E3F48">
        <w:rPr>
          <w:rFonts w:cs="Times New Roman"/>
        </w:rPr>
        <w:t>.</w:t>
      </w:r>
      <w:r>
        <w:rPr>
          <w:rFonts w:cs="Times New Roman"/>
        </w:rPr>
        <w:t>”</w:t>
      </w:r>
      <w:r w:rsidRPr="00F02B6C">
        <w:rPr>
          <w:rFonts w:cs="Times New Roman"/>
          <w:vertAlign w:val="superscript"/>
        </w:rPr>
        <w:t>6</w:t>
      </w:r>
      <w:r w:rsidR="006F4AE0" w:rsidRPr="007E3F48">
        <w:rPr>
          <w:rFonts w:cs="Times New Roman"/>
        </w:rPr>
        <w:t xml:space="preserve"> As such, we selected our three sites based on their location and </w:t>
      </w:r>
      <w:r w:rsidR="008C7782" w:rsidRPr="007E3F48">
        <w:rPr>
          <w:rFonts w:cs="Times New Roman"/>
        </w:rPr>
        <w:t xml:space="preserve">variation in </w:t>
      </w:r>
      <w:r w:rsidR="006F4AE0" w:rsidRPr="007E3F48">
        <w:rPr>
          <w:rFonts w:cs="Times New Roman"/>
        </w:rPr>
        <w:t>service provision to PWID who live in rural areas</w:t>
      </w:r>
      <w:r w:rsidR="00106E80">
        <w:rPr>
          <w:rFonts w:cs="Times New Roman"/>
        </w:rPr>
        <w:t>,</w:t>
      </w:r>
      <w:r w:rsidR="006F4AE0" w:rsidRPr="007E3F48">
        <w:rPr>
          <w:rFonts w:cs="Times New Roman"/>
        </w:rPr>
        <w:t xml:space="preserve"> in or near the Appalachia region.</w:t>
      </w:r>
    </w:p>
    <w:p w14:paraId="6F885108" w14:textId="77777777" w:rsidR="00490D2F" w:rsidRPr="007E3F48" w:rsidRDefault="00490D2F" w:rsidP="00713BC3">
      <w:pPr>
        <w:rPr>
          <w:b/>
        </w:rPr>
      </w:pPr>
    </w:p>
    <w:p w14:paraId="3B1F4A41" w14:textId="57D71989" w:rsidR="00465BBD" w:rsidRPr="007E3F48" w:rsidRDefault="0057145B" w:rsidP="00713BC3">
      <w:pPr>
        <w:rPr>
          <w:b/>
        </w:rPr>
      </w:pPr>
      <w:r w:rsidRPr="007E3F48">
        <w:rPr>
          <w:b/>
        </w:rPr>
        <w:t>Target P</w:t>
      </w:r>
      <w:r w:rsidR="00DD7025" w:rsidRPr="007E3F48">
        <w:rPr>
          <w:b/>
        </w:rPr>
        <w:t>opulation</w:t>
      </w:r>
    </w:p>
    <w:p w14:paraId="71FB76FB" w14:textId="77777777" w:rsidR="00713BC3" w:rsidRPr="007E3F48" w:rsidRDefault="00713BC3" w:rsidP="00713BC3"/>
    <w:p w14:paraId="29F59B46" w14:textId="36B733C7" w:rsidR="00533CCF" w:rsidRDefault="00533CCF" w:rsidP="00BA4E35">
      <w:pPr>
        <w:pStyle w:val="Normal1"/>
        <w:rPr>
          <w:rFonts w:cs="Times New Roman"/>
        </w:rPr>
      </w:pPr>
      <w:r w:rsidRPr="007E3F48">
        <w:rPr>
          <w:rFonts w:cs="Times New Roman"/>
        </w:rPr>
        <w:t>The study’s target population includes two groups: (1) SSP s</w:t>
      </w:r>
      <w:r w:rsidR="00106E80">
        <w:rPr>
          <w:rFonts w:cs="Times New Roman"/>
        </w:rPr>
        <w:t>taff and community stakeholders,</w:t>
      </w:r>
      <w:r w:rsidRPr="007E3F48">
        <w:rPr>
          <w:rFonts w:cs="Times New Roman"/>
        </w:rPr>
        <w:t xml:space="preserve"> and (2) SSP clients. Th</w:t>
      </w:r>
      <w:r w:rsidR="00BA4E35" w:rsidRPr="007E3F48">
        <w:rPr>
          <w:rFonts w:cs="Times New Roman"/>
        </w:rPr>
        <w:t xml:space="preserve">e </w:t>
      </w:r>
      <w:r w:rsidR="003F755C">
        <w:rPr>
          <w:rFonts w:cs="Times New Roman"/>
        </w:rPr>
        <w:t xml:space="preserve">total </w:t>
      </w:r>
      <w:r w:rsidR="00BA4E35" w:rsidRPr="007E3F48">
        <w:rPr>
          <w:rFonts w:cs="Times New Roman"/>
        </w:rPr>
        <w:t>sample will include</w:t>
      </w:r>
      <w:r w:rsidRPr="007E3F48">
        <w:rPr>
          <w:rFonts w:cs="Times New Roman"/>
        </w:rPr>
        <w:t xml:space="preserve"> 60 individuals: 15 SSP staff/community stakeholders</w:t>
      </w:r>
      <w:r w:rsidR="00F02B6C">
        <w:rPr>
          <w:rFonts w:cs="Times New Roman"/>
        </w:rPr>
        <w:t xml:space="preserve"> (</w:t>
      </w:r>
      <w:r w:rsidR="00F50F42">
        <w:rPr>
          <w:rFonts w:cs="Times New Roman"/>
        </w:rPr>
        <w:t>five</w:t>
      </w:r>
      <w:r w:rsidR="00F02B6C">
        <w:rPr>
          <w:rFonts w:cs="Times New Roman"/>
        </w:rPr>
        <w:t xml:space="preserve"> per site)</w:t>
      </w:r>
      <w:r w:rsidRPr="007E3F48">
        <w:rPr>
          <w:rFonts w:cs="Times New Roman"/>
        </w:rPr>
        <w:t>, and 45 SSP clients</w:t>
      </w:r>
      <w:r w:rsidR="00F02B6C">
        <w:rPr>
          <w:rFonts w:cs="Times New Roman"/>
        </w:rPr>
        <w:t xml:space="preserve"> (15 per site)</w:t>
      </w:r>
      <w:r w:rsidRPr="007E3F48">
        <w:rPr>
          <w:rFonts w:cs="Times New Roman"/>
        </w:rPr>
        <w:t xml:space="preserve">. </w:t>
      </w:r>
      <w:r w:rsidR="00F50F42">
        <w:rPr>
          <w:rFonts w:cs="Times New Roman"/>
        </w:rPr>
        <w:t>During site visits with the participating</w:t>
      </w:r>
      <w:r w:rsidR="003F755C">
        <w:rPr>
          <w:rFonts w:cs="Times New Roman"/>
        </w:rPr>
        <w:t xml:space="preserve"> SSP</w:t>
      </w:r>
      <w:r w:rsidR="00F50F42">
        <w:rPr>
          <w:rFonts w:cs="Times New Roman"/>
        </w:rPr>
        <w:t>s</w:t>
      </w:r>
      <w:r w:rsidR="003F755C">
        <w:rPr>
          <w:rFonts w:cs="Times New Roman"/>
        </w:rPr>
        <w:t xml:space="preserve">, </w:t>
      </w:r>
      <w:r w:rsidR="003F755C" w:rsidRPr="003F755C">
        <w:rPr>
          <w:rFonts w:cs="Times New Roman"/>
        </w:rPr>
        <w:t>differences</w:t>
      </w:r>
      <w:r w:rsidR="003F755C">
        <w:rPr>
          <w:rFonts w:cs="Times New Roman"/>
        </w:rPr>
        <w:t xml:space="preserve"> were noted</w:t>
      </w:r>
      <w:r w:rsidR="003F755C" w:rsidRPr="003F755C">
        <w:rPr>
          <w:rFonts w:cs="Times New Roman"/>
        </w:rPr>
        <w:t xml:space="preserve"> in perceived needs, barriers, and facilitators to accessing SSP services</w:t>
      </w:r>
      <w:r w:rsidR="003F755C">
        <w:rPr>
          <w:rFonts w:cs="Times New Roman"/>
        </w:rPr>
        <w:t xml:space="preserve"> by client gender.</w:t>
      </w:r>
      <w:r w:rsidR="00F50F42">
        <w:rPr>
          <w:rFonts w:cs="Times New Roman"/>
        </w:rPr>
        <w:t xml:space="preserve"> As a result</w:t>
      </w:r>
      <w:r w:rsidR="003F755C">
        <w:rPr>
          <w:rFonts w:cs="Times New Roman"/>
        </w:rPr>
        <w:t xml:space="preserve">, </w:t>
      </w:r>
      <w:r w:rsidR="00F02B6C">
        <w:rPr>
          <w:rFonts w:cs="Times New Roman"/>
        </w:rPr>
        <w:t>w</w:t>
      </w:r>
      <w:r w:rsidR="00BA4E35" w:rsidRPr="007E3F48">
        <w:rPr>
          <w:rFonts w:cs="Times New Roman"/>
        </w:rPr>
        <w:t>e seek to have a balanced distribution by gender id</w:t>
      </w:r>
      <w:r w:rsidR="003F755C">
        <w:rPr>
          <w:rFonts w:cs="Times New Roman"/>
        </w:rPr>
        <w:t>entity among the client sample. This study will sample</w:t>
      </w:r>
      <w:r w:rsidR="00BA4E35" w:rsidRPr="007E3F48">
        <w:rPr>
          <w:rFonts w:cs="Times New Roman"/>
        </w:rPr>
        <w:t xml:space="preserve"> 21 males, 21 females, and</w:t>
      </w:r>
      <w:r w:rsidR="003F755C">
        <w:rPr>
          <w:rFonts w:cs="Times New Roman"/>
        </w:rPr>
        <w:t>, if possible,</w:t>
      </w:r>
      <w:r w:rsidR="00BA4E35" w:rsidRPr="007E3F48">
        <w:rPr>
          <w:rFonts w:cs="Times New Roman"/>
        </w:rPr>
        <w:t xml:space="preserve"> three t</w:t>
      </w:r>
      <w:r w:rsidR="003F755C">
        <w:rPr>
          <w:rFonts w:cs="Times New Roman"/>
        </w:rPr>
        <w:t>ransgender persons. These targets will be</w:t>
      </w:r>
      <w:r w:rsidR="00BA4E35" w:rsidRPr="007E3F48">
        <w:rPr>
          <w:rFonts w:cs="Times New Roman"/>
        </w:rPr>
        <w:t xml:space="preserve"> evenly divided across the participating SSP sites</w:t>
      </w:r>
      <w:r w:rsidR="00F50F42">
        <w:rPr>
          <w:rFonts w:cs="Times New Roman"/>
        </w:rPr>
        <w:t xml:space="preserve"> (seven men, seven women, and one</w:t>
      </w:r>
      <w:r w:rsidR="003F755C">
        <w:rPr>
          <w:rFonts w:cs="Times New Roman"/>
        </w:rPr>
        <w:t xml:space="preserve"> transgender per site)</w:t>
      </w:r>
      <w:r w:rsidR="00BA4E35" w:rsidRPr="007E3F48">
        <w:rPr>
          <w:rFonts w:cs="Times New Roman"/>
        </w:rPr>
        <w:t xml:space="preserve">. If the transgender slot cannot be filled by a self-identified transgender person, it will be filled with a person of any gender. </w:t>
      </w:r>
      <w:r w:rsidR="006E4DCD" w:rsidRPr="007E3F48">
        <w:rPr>
          <w:rFonts w:cs="Times New Roman"/>
        </w:rPr>
        <w:t>(Exhibit 1.1: Summary of Recruitment Targets)</w:t>
      </w:r>
      <w:r w:rsidR="00BA4E35" w:rsidRPr="007E3F48">
        <w:rPr>
          <w:rFonts w:cs="Times New Roman"/>
        </w:rPr>
        <w:t>.</w:t>
      </w:r>
    </w:p>
    <w:p w14:paraId="5F4096E0" w14:textId="4A50BF34" w:rsidR="0070344C" w:rsidRDefault="0070344C" w:rsidP="00BA4E35">
      <w:pPr>
        <w:pStyle w:val="Normal1"/>
        <w:rPr>
          <w:rFonts w:cs="Times New Roman"/>
        </w:rPr>
      </w:pPr>
    </w:p>
    <w:p w14:paraId="16C40D34" w14:textId="77777777" w:rsidR="0070344C" w:rsidRPr="007E3F48" w:rsidRDefault="0070344C" w:rsidP="00BA4E35">
      <w:pPr>
        <w:pStyle w:val="Normal1"/>
        <w:rPr>
          <w:rFonts w:cs="Times New Roman"/>
        </w:rPr>
      </w:pPr>
    </w:p>
    <w:p w14:paraId="2A130ED9" w14:textId="3335972E" w:rsidR="00421540" w:rsidRPr="007E3F48" w:rsidRDefault="00421540" w:rsidP="00713BC3">
      <w:pPr>
        <w:pStyle w:val="Normal1"/>
        <w:rPr>
          <w:rFonts w:cs="Times New Roman"/>
          <w:b/>
        </w:rPr>
      </w:pPr>
      <w:r w:rsidRPr="007E3F48">
        <w:rPr>
          <w:rFonts w:cs="Times New Roman"/>
          <w:b/>
        </w:rPr>
        <w:t>Exhibit 1.1</w:t>
      </w:r>
      <w:r w:rsidR="00402291" w:rsidRPr="007E3F48">
        <w:rPr>
          <w:rFonts w:cs="Times New Roman"/>
          <w:b/>
        </w:rPr>
        <w:t xml:space="preserve"> Summary of Recruitment Targets</w:t>
      </w:r>
    </w:p>
    <w:tbl>
      <w:tblPr>
        <w:tblStyle w:val="TableGrid"/>
        <w:tblW w:w="9247" w:type="dxa"/>
        <w:tblInd w:w="108" w:type="dxa"/>
        <w:tblLayout w:type="fixed"/>
        <w:tblLook w:val="04A0" w:firstRow="1" w:lastRow="0" w:firstColumn="1" w:lastColumn="0" w:noHBand="0" w:noVBand="1"/>
      </w:tblPr>
      <w:tblGrid>
        <w:gridCol w:w="1867"/>
        <w:gridCol w:w="990"/>
        <w:gridCol w:w="1260"/>
        <w:gridCol w:w="2340"/>
        <w:gridCol w:w="1620"/>
        <w:gridCol w:w="1170"/>
      </w:tblGrid>
      <w:tr w:rsidR="00BA4E35" w:rsidRPr="007E3F48" w14:paraId="5BC84805" w14:textId="77777777" w:rsidTr="00106E80">
        <w:tc>
          <w:tcPr>
            <w:tcW w:w="1867" w:type="dxa"/>
          </w:tcPr>
          <w:p w14:paraId="63B3F608" w14:textId="77777777" w:rsidR="00BA4E35" w:rsidRPr="007E3F48" w:rsidRDefault="00BA4E35" w:rsidP="00AA6666">
            <w:pPr>
              <w:rPr>
                <w:b/>
              </w:rPr>
            </w:pPr>
            <w:r w:rsidRPr="007E3F48">
              <w:rPr>
                <w:b/>
              </w:rPr>
              <w:t>SSP Location</w:t>
            </w:r>
          </w:p>
        </w:tc>
        <w:tc>
          <w:tcPr>
            <w:tcW w:w="990" w:type="dxa"/>
          </w:tcPr>
          <w:p w14:paraId="09F28858" w14:textId="77777777" w:rsidR="00BA4E35" w:rsidRPr="007E3F48" w:rsidRDefault="00BA4E35" w:rsidP="00AA6666">
            <w:pPr>
              <w:jc w:val="center"/>
              <w:rPr>
                <w:b/>
              </w:rPr>
            </w:pPr>
            <w:r w:rsidRPr="007E3F48">
              <w:rPr>
                <w:b/>
              </w:rPr>
              <w:t xml:space="preserve"> Male Clients</w:t>
            </w:r>
          </w:p>
        </w:tc>
        <w:tc>
          <w:tcPr>
            <w:tcW w:w="1260" w:type="dxa"/>
          </w:tcPr>
          <w:p w14:paraId="38655FFA" w14:textId="77777777" w:rsidR="00BA4E35" w:rsidRPr="007E3F48" w:rsidRDefault="00BA4E35" w:rsidP="00AA6666">
            <w:pPr>
              <w:jc w:val="center"/>
              <w:rPr>
                <w:b/>
              </w:rPr>
            </w:pPr>
            <w:r w:rsidRPr="007E3F48">
              <w:rPr>
                <w:b/>
              </w:rPr>
              <w:t>Female Clients</w:t>
            </w:r>
          </w:p>
        </w:tc>
        <w:tc>
          <w:tcPr>
            <w:tcW w:w="2340" w:type="dxa"/>
          </w:tcPr>
          <w:p w14:paraId="6ACD8573" w14:textId="77777777" w:rsidR="00106E80" w:rsidRDefault="00BA4E35" w:rsidP="00AA6666">
            <w:pPr>
              <w:jc w:val="center"/>
              <w:rPr>
                <w:b/>
              </w:rPr>
            </w:pPr>
            <w:r w:rsidRPr="007E3F48">
              <w:rPr>
                <w:b/>
              </w:rPr>
              <w:t>Transgender Clients</w:t>
            </w:r>
          </w:p>
          <w:p w14:paraId="241FC2A7" w14:textId="5CC0C835" w:rsidR="00BA4E35" w:rsidRPr="007E3F48" w:rsidRDefault="00106E80" w:rsidP="00AA6666">
            <w:pPr>
              <w:jc w:val="center"/>
              <w:rPr>
                <w:b/>
              </w:rPr>
            </w:pPr>
            <w:r>
              <w:rPr>
                <w:b/>
              </w:rPr>
              <w:t xml:space="preserve"> (if not possible, either male or female)</w:t>
            </w:r>
          </w:p>
        </w:tc>
        <w:tc>
          <w:tcPr>
            <w:tcW w:w="1620" w:type="dxa"/>
          </w:tcPr>
          <w:p w14:paraId="717B496C" w14:textId="77777777" w:rsidR="00BA4E35" w:rsidRPr="007E3F48" w:rsidRDefault="00BA4E35" w:rsidP="00AA6666">
            <w:pPr>
              <w:jc w:val="center"/>
              <w:rPr>
                <w:b/>
              </w:rPr>
            </w:pPr>
            <w:r w:rsidRPr="007E3F48">
              <w:rPr>
                <w:b/>
              </w:rPr>
              <w:t>Staff and Community Stakeholders</w:t>
            </w:r>
          </w:p>
        </w:tc>
        <w:tc>
          <w:tcPr>
            <w:tcW w:w="1170" w:type="dxa"/>
          </w:tcPr>
          <w:p w14:paraId="21BC9C63" w14:textId="77777777" w:rsidR="00BA4E35" w:rsidRPr="007E3F48" w:rsidRDefault="00BA4E35" w:rsidP="00AA6666">
            <w:pPr>
              <w:jc w:val="center"/>
              <w:rPr>
                <w:b/>
              </w:rPr>
            </w:pPr>
            <w:r w:rsidRPr="007E3F48">
              <w:rPr>
                <w:b/>
              </w:rPr>
              <w:t xml:space="preserve">Total </w:t>
            </w:r>
          </w:p>
        </w:tc>
      </w:tr>
      <w:tr w:rsidR="00BA4E35" w:rsidRPr="007E3F48" w14:paraId="3289F39B" w14:textId="77777777" w:rsidTr="00106E80">
        <w:tc>
          <w:tcPr>
            <w:tcW w:w="1867" w:type="dxa"/>
          </w:tcPr>
          <w:p w14:paraId="2D7FE1A7" w14:textId="77777777" w:rsidR="00BA4E35" w:rsidRPr="007E3F48" w:rsidRDefault="00BA4E35" w:rsidP="00AA6666">
            <w:r w:rsidRPr="007E3F48">
              <w:t>Louisville, KY</w:t>
            </w:r>
          </w:p>
        </w:tc>
        <w:tc>
          <w:tcPr>
            <w:tcW w:w="990" w:type="dxa"/>
          </w:tcPr>
          <w:p w14:paraId="1E00847C" w14:textId="77777777" w:rsidR="00BA4E35" w:rsidRPr="007E3F48" w:rsidRDefault="00BA4E35" w:rsidP="00AA6666">
            <w:pPr>
              <w:jc w:val="center"/>
            </w:pPr>
            <w:r w:rsidRPr="007E3F48">
              <w:t>7</w:t>
            </w:r>
          </w:p>
        </w:tc>
        <w:tc>
          <w:tcPr>
            <w:tcW w:w="1260" w:type="dxa"/>
          </w:tcPr>
          <w:p w14:paraId="14E74119" w14:textId="77777777" w:rsidR="00BA4E35" w:rsidRPr="007E3F48" w:rsidRDefault="00BA4E35" w:rsidP="00AA6666">
            <w:pPr>
              <w:jc w:val="center"/>
            </w:pPr>
            <w:r w:rsidRPr="007E3F48">
              <w:t>7</w:t>
            </w:r>
          </w:p>
        </w:tc>
        <w:tc>
          <w:tcPr>
            <w:tcW w:w="2340" w:type="dxa"/>
          </w:tcPr>
          <w:p w14:paraId="06B90A77" w14:textId="77777777" w:rsidR="00BA4E35" w:rsidRPr="007E3F48" w:rsidRDefault="00BA4E35" w:rsidP="00AA6666">
            <w:pPr>
              <w:jc w:val="center"/>
            </w:pPr>
            <w:r w:rsidRPr="007E3F48">
              <w:t>1</w:t>
            </w:r>
          </w:p>
        </w:tc>
        <w:tc>
          <w:tcPr>
            <w:tcW w:w="1620" w:type="dxa"/>
          </w:tcPr>
          <w:p w14:paraId="03D33B6B" w14:textId="77777777" w:rsidR="00BA4E35" w:rsidRPr="007E3F48" w:rsidRDefault="00BA4E35" w:rsidP="00AA6666">
            <w:pPr>
              <w:jc w:val="center"/>
            </w:pPr>
            <w:r w:rsidRPr="007E3F48">
              <w:t>5</w:t>
            </w:r>
          </w:p>
        </w:tc>
        <w:tc>
          <w:tcPr>
            <w:tcW w:w="1170" w:type="dxa"/>
          </w:tcPr>
          <w:p w14:paraId="599B3696" w14:textId="77777777" w:rsidR="00BA4E35" w:rsidRPr="007E3F48" w:rsidRDefault="00BA4E35" w:rsidP="00AA6666">
            <w:pPr>
              <w:jc w:val="center"/>
            </w:pPr>
            <w:r w:rsidRPr="007E3F48">
              <w:t>20</w:t>
            </w:r>
          </w:p>
        </w:tc>
      </w:tr>
      <w:tr w:rsidR="00BA4E35" w:rsidRPr="007E3F48" w14:paraId="61D573CF" w14:textId="77777777" w:rsidTr="00106E80">
        <w:tc>
          <w:tcPr>
            <w:tcW w:w="1867" w:type="dxa"/>
          </w:tcPr>
          <w:p w14:paraId="71535659" w14:textId="77777777" w:rsidR="00BA4E35" w:rsidRPr="007E3F48" w:rsidRDefault="00BA4E35" w:rsidP="00AA6666">
            <w:r w:rsidRPr="007E3F48">
              <w:t>Huntington, WV</w:t>
            </w:r>
          </w:p>
        </w:tc>
        <w:tc>
          <w:tcPr>
            <w:tcW w:w="990" w:type="dxa"/>
          </w:tcPr>
          <w:p w14:paraId="25249AC1" w14:textId="77777777" w:rsidR="00BA4E35" w:rsidRPr="007E3F48" w:rsidRDefault="00BA4E35" w:rsidP="00AA6666">
            <w:pPr>
              <w:jc w:val="center"/>
            </w:pPr>
            <w:r w:rsidRPr="007E3F48">
              <w:t>7</w:t>
            </w:r>
          </w:p>
        </w:tc>
        <w:tc>
          <w:tcPr>
            <w:tcW w:w="1260" w:type="dxa"/>
          </w:tcPr>
          <w:p w14:paraId="0851B2DC" w14:textId="77777777" w:rsidR="00BA4E35" w:rsidRPr="007E3F48" w:rsidRDefault="00BA4E35" w:rsidP="00AA6666">
            <w:pPr>
              <w:jc w:val="center"/>
            </w:pPr>
            <w:r w:rsidRPr="007E3F48">
              <w:t>7</w:t>
            </w:r>
          </w:p>
        </w:tc>
        <w:tc>
          <w:tcPr>
            <w:tcW w:w="2340" w:type="dxa"/>
          </w:tcPr>
          <w:p w14:paraId="4147661B" w14:textId="77777777" w:rsidR="00BA4E35" w:rsidRPr="007E3F48" w:rsidRDefault="00BA4E35" w:rsidP="00AA6666">
            <w:pPr>
              <w:jc w:val="center"/>
            </w:pPr>
            <w:r w:rsidRPr="007E3F48">
              <w:t>1</w:t>
            </w:r>
          </w:p>
        </w:tc>
        <w:tc>
          <w:tcPr>
            <w:tcW w:w="1620" w:type="dxa"/>
          </w:tcPr>
          <w:p w14:paraId="6B24FEE2" w14:textId="77777777" w:rsidR="00BA4E35" w:rsidRPr="007E3F48" w:rsidRDefault="00BA4E35" w:rsidP="00AA6666">
            <w:pPr>
              <w:jc w:val="center"/>
            </w:pPr>
            <w:r w:rsidRPr="007E3F48">
              <w:t>5</w:t>
            </w:r>
          </w:p>
        </w:tc>
        <w:tc>
          <w:tcPr>
            <w:tcW w:w="1170" w:type="dxa"/>
          </w:tcPr>
          <w:p w14:paraId="05532595" w14:textId="77777777" w:rsidR="00BA4E35" w:rsidRPr="007E3F48" w:rsidRDefault="00BA4E35" w:rsidP="00AA6666">
            <w:pPr>
              <w:jc w:val="center"/>
            </w:pPr>
            <w:r w:rsidRPr="007E3F48">
              <w:t>20</w:t>
            </w:r>
          </w:p>
        </w:tc>
      </w:tr>
      <w:tr w:rsidR="00BA4E35" w:rsidRPr="007E3F48" w14:paraId="1D3FAC1F" w14:textId="77777777" w:rsidTr="00106E80">
        <w:tc>
          <w:tcPr>
            <w:tcW w:w="1867" w:type="dxa"/>
          </w:tcPr>
          <w:p w14:paraId="54C8AC42" w14:textId="77777777" w:rsidR="00BA4E35" w:rsidRPr="007E3F48" w:rsidRDefault="00BA4E35" w:rsidP="00AA6666">
            <w:r w:rsidRPr="007E3F48">
              <w:t>Henderson, NC</w:t>
            </w:r>
          </w:p>
        </w:tc>
        <w:tc>
          <w:tcPr>
            <w:tcW w:w="990" w:type="dxa"/>
          </w:tcPr>
          <w:p w14:paraId="31853492" w14:textId="77777777" w:rsidR="00BA4E35" w:rsidRPr="007E3F48" w:rsidRDefault="00BA4E35" w:rsidP="00AA6666">
            <w:pPr>
              <w:jc w:val="center"/>
            </w:pPr>
            <w:r w:rsidRPr="007E3F48">
              <w:t>7</w:t>
            </w:r>
          </w:p>
        </w:tc>
        <w:tc>
          <w:tcPr>
            <w:tcW w:w="1260" w:type="dxa"/>
          </w:tcPr>
          <w:p w14:paraId="5E3EA1A6" w14:textId="77777777" w:rsidR="00BA4E35" w:rsidRPr="007E3F48" w:rsidRDefault="00BA4E35" w:rsidP="00AA6666">
            <w:pPr>
              <w:jc w:val="center"/>
            </w:pPr>
            <w:r w:rsidRPr="007E3F48">
              <w:t>7</w:t>
            </w:r>
          </w:p>
        </w:tc>
        <w:tc>
          <w:tcPr>
            <w:tcW w:w="2340" w:type="dxa"/>
          </w:tcPr>
          <w:p w14:paraId="23CC4AA1" w14:textId="77777777" w:rsidR="00BA4E35" w:rsidRPr="007E3F48" w:rsidRDefault="00BA4E35" w:rsidP="00AA6666">
            <w:pPr>
              <w:jc w:val="center"/>
            </w:pPr>
            <w:r w:rsidRPr="007E3F48">
              <w:t>1</w:t>
            </w:r>
          </w:p>
        </w:tc>
        <w:tc>
          <w:tcPr>
            <w:tcW w:w="1620" w:type="dxa"/>
          </w:tcPr>
          <w:p w14:paraId="6F57B67C" w14:textId="77777777" w:rsidR="00BA4E35" w:rsidRPr="007E3F48" w:rsidRDefault="00BA4E35" w:rsidP="00AA6666">
            <w:pPr>
              <w:jc w:val="center"/>
            </w:pPr>
            <w:r w:rsidRPr="007E3F48">
              <w:t>5</w:t>
            </w:r>
          </w:p>
        </w:tc>
        <w:tc>
          <w:tcPr>
            <w:tcW w:w="1170" w:type="dxa"/>
          </w:tcPr>
          <w:p w14:paraId="1300B580" w14:textId="77777777" w:rsidR="00BA4E35" w:rsidRPr="007E3F48" w:rsidRDefault="00BA4E35" w:rsidP="00AA6666">
            <w:pPr>
              <w:jc w:val="center"/>
            </w:pPr>
            <w:r w:rsidRPr="007E3F48">
              <w:t>20</w:t>
            </w:r>
          </w:p>
        </w:tc>
      </w:tr>
      <w:tr w:rsidR="00BA4E35" w:rsidRPr="007E3F48" w14:paraId="2FEC1A9C" w14:textId="77777777" w:rsidTr="00106E80">
        <w:tc>
          <w:tcPr>
            <w:tcW w:w="1867" w:type="dxa"/>
          </w:tcPr>
          <w:p w14:paraId="2EBAD2B7" w14:textId="77777777" w:rsidR="00BA4E35" w:rsidRPr="007E3F48" w:rsidRDefault="00BA4E35" w:rsidP="00AA6666">
            <w:pPr>
              <w:rPr>
                <w:b/>
              </w:rPr>
            </w:pPr>
            <w:r w:rsidRPr="007E3F48">
              <w:rPr>
                <w:b/>
              </w:rPr>
              <w:t>TOTAL</w:t>
            </w:r>
          </w:p>
        </w:tc>
        <w:tc>
          <w:tcPr>
            <w:tcW w:w="990" w:type="dxa"/>
          </w:tcPr>
          <w:p w14:paraId="50328BD3" w14:textId="77777777" w:rsidR="00BA4E35" w:rsidRPr="007E3F48" w:rsidRDefault="00BA4E35" w:rsidP="00AA6666">
            <w:pPr>
              <w:jc w:val="center"/>
              <w:rPr>
                <w:b/>
              </w:rPr>
            </w:pPr>
            <w:r w:rsidRPr="007E3F48">
              <w:rPr>
                <w:b/>
              </w:rPr>
              <w:t>21</w:t>
            </w:r>
          </w:p>
        </w:tc>
        <w:tc>
          <w:tcPr>
            <w:tcW w:w="1260" w:type="dxa"/>
          </w:tcPr>
          <w:p w14:paraId="3E2AF339" w14:textId="77777777" w:rsidR="00BA4E35" w:rsidRPr="007E3F48" w:rsidRDefault="00BA4E35" w:rsidP="00AA6666">
            <w:pPr>
              <w:jc w:val="center"/>
              <w:rPr>
                <w:b/>
              </w:rPr>
            </w:pPr>
            <w:r w:rsidRPr="007E3F48">
              <w:rPr>
                <w:b/>
              </w:rPr>
              <w:t>21</w:t>
            </w:r>
          </w:p>
        </w:tc>
        <w:tc>
          <w:tcPr>
            <w:tcW w:w="2340" w:type="dxa"/>
          </w:tcPr>
          <w:p w14:paraId="10C195D2" w14:textId="77777777" w:rsidR="00BA4E35" w:rsidRPr="007E3F48" w:rsidRDefault="00BA4E35" w:rsidP="00AA6666">
            <w:pPr>
              <w:jc w:val="center"/>
              <w:rPr>
                <w:b/>
              </w:rPr>
            </w:pPr>
            <w:r w:rsidRPr="007E3F48">
              <w:rPr>
                <w:b/>
              </w:rPr>
              <w:t>3</w:t>
            </w:r>
          </w:p>
        </w:tc>
        <w:tc>
          <w:tcPr>
            <w:tcW w:w="1620" w:type="dxa"/>
          </w:tcPr>
          <w:p w14:paraId="6D9D5109" w14:textId="77777777" w:rsidR="00BA4E35" w:rsidRPr="007E3F48" w:rsidRDefault="00BA4E35" w:rsidP="00AA6666">
            <w:pPr>
              <w:jc w:val="center"/>
              <w:rPr>
                <w:b/>
              </w:rPr>
            </w:pPr>
            <w:r w:rsidRPr="007E3F48">
              <w:rPr>
                <w:b/>
              </w:rPr>
              <w:t>15</w:t>
            </w:r>
          </w:p>
        </w:tc>
        <w:tc>
          <w:tcPr>
            <w:tcW w:w="1170" w:type="dxa"/>
          </w:tcPr>
          <w:p w14:paraId="473AA581" w14:textId="77777777" w:rsidR="00BA4E35" w:rsidRPr="007E3F48" w:rsidRDefault="00BA4E35" w:rsidP="00AA6666">
            <w:pPr>
              <w:jc w:val="center"/>
              <w:rPr>
                <w:b/>
              </w:rPr>
            </w:pPr>
            <w:r w:rsidRPr="007E3F48">
              <w:rPr>
                <w:b/>
              </w:rPr>
              <w:t>60</w:t>
            </w:r>
          </w:p>
        </w:tc>
      </w:tr>
    </w:tbl>
    <w:p w14:paraId="082E4C3A" w14:textId="77F99969" w:rsidR="00D67D34" w:rsidRPr="007E3F48" w:rsidRDefault="00D67D34" w:rsidP="00713BC3">
      <w:pPr>
        <w:pStyle w:val="Normal1"/>
        <w:jc w:val="center"/>
        <w:rPr>
          <w:rFonts w:cs="Times New Roman"/>
        </w:rPr>
      </w:pPr>
    </w:p>
    <w:p w14:paraId="5EC7B62D" w14:textId="77777777" w:rsidR="00F50F42" w:rsidRDefault="00F50F42" w:rsidP="00F50F42">
      <w:pPr>
        <w:rPr>
          <w:lang w:eastAsia="ko-KR"/>
        </w:rPr>
      </w:pPr>
      <w:r>
        <w:rPr>
          <w:i/>
          <w:lang w:eastAsia="ko-KR"/>
        </w:rPr>
        <w:t xml:space="preserve">Inclusion Criteria for </w:t>
      </w:r>
      <w:r w:rsidRPr="007E3F48">
        <w:rPr>
          <w:i/>
          <w:lang w:eastAsia="ko-KR"/>
        </w:rPr>
        <w:t>SSP clients</w:t>
      </w:r>
      <w:r w:rsidRPr="007E3F48">
        <w:rPr>
          <w:lang w:eastAsia="ko-KR"/>
        </w:rPr>
        <w:t xml:space="preserve">: </w:t>
      </w:r>
    </w:p>
    <w:p w14:paraId="2EA4B4B1" w14:textId="77777777" w:rsidR="00F50F42" w:rsidRDefault="00F50F42" w:rsidP="00F50F42">
      <w:pPr>
        <w:pStyle w:val="ListParagraph"/>
        <w:numPr>
          <w:ilvl w:val="0"/>
          <w:numId w:val="14"/>
        </w:numPr>
        <w:rPr>
          <w:lang w:eastAsia="ko-KR"/>
        </w:rPr>
      </w:pPr>
      <w:r>
        <w:rPr>
          <w:lang w:eastAsia="ko-KR"/>
        </w:rPr>
        <w:t>Report</w:t>
      </w:r>
      <w:r w:rsidRPr="007E3F48">
        <w:rPr>
          <w:lang w:eastAsia="ko-KR"/>
        </w:rPr>
        <w:t xml:space="preserve"> having accessed the</w:t>
      </w:r>
      <w:r>
        <w:rPr>
          <w:lang w:eastAsia="ko-KR"/>
        </w:rPr>
        <w:t xml:space="preserve"> SSP’s services more than once</w:t>
      </w:r>
    </w:p>
    <w:p w14:paraId="7FB4A3B1" w14:textId="77777777" w:rsidR="00F50F42" w:rsidRDefault="00F50F42" w:rsidP="00F50F42">
      <w:pPr>
        <w:pStyle w:val="ListParagraph"/>
        <w:numPr>
          <w:ilvl w:val="0"/>
          <w:numId w:val="14"/>
        </w:numPr>
        <w:rPr>
          <w:lang w:eastAsia="ko-KR"/>
        </w:rPr>
      </w:pPr>
      <w:r>
        <w:rPr>
          <w:lang w:eastAsia="ko-KR"/>
        </w:rPr>
        <w:t>R</w:t>
      </w:r>
      <w:r w:rsidRPr="007E3F48">
        <w:rPr>
          <w:lang w:eastAsia="ko-KR"/>
        </w:rPr>
        <w:t>eport having injected drugs at l</w:t>
      </w:r>
      <w:r>
        <w:rPr>
          <w:lang w:eastAsia="ko-KR"/>
        </w:rPr>
        <w:t>east once in the past 12 months</w:t>
      </w:r>
      <w:r w:rsidRPr="007E3F48">
        <w:rPr>
          <w:lang w:eastAsia="ko-KR"/>
        </w:rPr>
        <w:t xml:space="preserve"> </w:t>
      </w:r>
    </w:p>
    <w:p w14:paraId="4FF8C2BF" w14:textId="77777777" w:rsidR="00F50F42" w:rsidRPr="0009776F" w:rsidRDefault="00F50F42" w:rsidP="00F50F42">
      <w:pPr>
        <w:pStyle w:val="ListParagraph"/>
        <w:numPr>
          <w:ilvl w:val="0"/>
          <w:numId w:val="14"/>
        </w:numPr>
        <w:rPr>
          <w:lang w:eastAsia="ko-KR"/>
        </w:rPr>
      </w:pPr>
      <w:r w:rsidRPr="00EE5B33">
        <w:rPr>
          <w:rFonts w:eastAsia="Calibri"/>
        </w:rPr>
        <w:t>18 years of age</w:t>
      </w:r>
      <w:r>
        <w:rPr>
          <w:rFonts w:eastAsia="Calibri"/>
        </w:rPr>
        <w:t xml:space="preserve"> or older</w:t>
      </w:r>
    </w:p>
    <w:p w14:paraId="1554068F" w14:textId="77777777" w:rsidR="00F50F42" w:rsidRPr="0009776F" w:rsidRDefault="00F50F42" w:rsidP="00F50F42">
      <w:pPr>
        <w:pStyle w:val="ListParagraph"/>
        <w:numPr>
          <w:ilvl w:val="0"/>
          <w:numId w:val="14"/>
        </w:numPr>
        <w:rPr>
          <w:lang w:eastAsia="ko-KR"/>
        </w:rPr>
      </w:pPr>
      <w:r>
        <w:rPr>
          <w:rFonts w:eastAsia="Calibri"/>
        </w:rPr>
        <w:t>Able to speak English</w:t>
      </w:r>
    </w:p>
    <w:p w14:paraId="538C6860" w14:textId="77777777" w:rsidR="00F50F42" w:rsidRPr="0009776F" w:rsidRDefault="00F50F42" w:rsidP="00F50F42">
      <w:pPr>
        <w:pStyle w:val="ListParagraph"/>
        <w:numPr>
          <w:ilvl w:val="0"/>
          <w:numId w:val="14"/>
        </w:numPr>
        <w:rPr>
          <w:lang w:eastAsia="ko-KR"/>
        </w:rPr>
      </w:pPr>
      <w:r>
        <w:rPr>
          <w:rFonts w:eastAsia="Calibri"/>
        </w:rPr>
        <w:t>R</w:t>
      </w:r>
      <w:r w:rsidRPr="00EE5B33">
        <w:rPr>
          <w:rFonts w:eastAsia="Calibri"/>
        </w:rPr>
        <w:t xml:space="preserve">eport living in a rural area </w:t>
      </w:r>
    </w:p>
    <w:p w14:paraId="4C8D0F34" w14:textId="77777777" w:rsidR="00F50F42" w:rsidRPr="007E3F48" w:rsidRDefault="00F50F42" w:rsidP="00F50F42">
      <w:pPr>
        <w:pStyle w:val="ListParagraph"/>
        <w:numPr>
          <w:ilvl w:val="0"/>
          <w:numId w:val="14"/>
        </w:numPr>
        <w:rPr>
          <w:lang w:eastAsia="ko-KR"/>
        </w:rPr>
      </w:pPr>
      <w:r>
        <w:rPr>
          <w:rFonts w:eastAsia="Calibri"/>
        </w:rPr>
        <w:t>V</w:t>
      </w:r>
      <w:r w:rsidRPr="00EE5B33">
        <w:rPr>
          <w:rFonts w:eastAsia="Calibri"/>
        </w:rPr>
        <w:t>oluntarily consent to participate</w:t>
      </w:r>
    </w:p>
    <w:p w14:paraId="5A8D200C" w14:textId="77777777" w:rsidR="00F50F42" w:rsidRPr="007E3F48" w:rsidRDefault="00F50F42" w:rsidP="00F50F42">
      <w:pPr>
        <w:rPr>
          <w:lang w:eastAsia="ko-KR"/>
        </w:rPr>
      </w:pPr>
    </w:p>
    <w:p w14:paraId="7313443F" w14:textId="77777777" w:rsidR="00F50F42" w:rsidRDefault="00F50F42" w:rsidP="00F50F42">
      <w:pPr>
        <w:rPr>
          <w:i/>
          <w:lang w:eastAsia="ko-KR"/>
        </w:rPr>
      </w:pPr>
      <w:r>
        <w:rPr>
          <w:i/>
          <w:lang w:eastAsia="ko-KR"/>
        </w:rPr>
        <w:t xml:space="preserve">Inclusion Criteria for </w:t>
      </w:r>
      <w:r w:rsidRPr="007E3F48">
        <w:rPr>
          <w:i/>
          <w:lang w:eastAsia="ko-KR"/>
        </w:rPr>
        <w:t xml:space="preserve">SSP staff and/or community stakeholders: </w:t>
      </w:r>
    </w:p>
    <w:p w14:paraId="452E2790" w14:textId="77777777" w:rsidR="00F50F42" w:rsidRPr="0009776F" w:rsidRDefault="00F50F42" w:rsidP="00F50F42">
      <w:pPr>
        <w:pStyle w:val="ListParagraph"/>
        <w:numPr>
          <w:ilvl w:val="0"/>
          <w:numId w:val="16"/>
        </w:numPr>
        <w:contextualSpacing w:val="0"/>
        <w:rPr>
          <w:lang w:eastAsia="ko-KR"/>
        </w:rPr>
      </w:pPr>
      <w:r w:rsidRPr="0009776F">
        <w:rPr>
          <w:lang w:eastAsia="ko-KR"/>
        </w:rPr>
        <w:t>Must work or volunteer with a participating SSP at the time of their interview or work directly with the SSP clients</w:t>
      </w:r>
    </w:p>
    <w:p w14:paraId="16B090C3" w14:textId="77777777" w:rsidR="00F50F42" w:rsidRPr="0009776F" w:rsidRDefault="00F50F42" w:rsidP="00F50F42">
      <w:pPr>
        <w:pStyle w:val="ListParagraph"/>
        <w:numPr>
          <w:ilvl w:val="0"/>
          <w:numId w:val="15"/>
        </w:numPr>
        <w:rPr>
          <w:lang w:eastAsia="ko-KR"/>
        </w:rPr>
      </w:pPr>
      <w:r w:rsidRPr="0009776F">
        <w:rPr>
          <w:rFonts w:eastAsia="Calibri"/>
        </w:rPr>
        <w:t xml:space="preserve">18 years of age or older </w:t>
      </w:r>
    </w:p>
    <w:p w14:paraId="0EAE4D54" w14:textId="77777777" w:rsidR="00F50F42" w:rsidRPr="001C224E" w:rsidRDefault="00F50F42" w:rsidP="00F50F42">
      <w:pPr>
        <w:pStyle w:val="ListParagraph"/>
        <w:numPr>
          <w:ilvl w:val="0"/>
          <w:numId w:val="15"/>
        </w:numPr>
        <w:rPr>
          <w:lang w:eastAsia="ko-KR"/>
        </w:rPr>
      </w:pPr>
      <w:r w:rsidRPr="0009776F">
        <w:rPr>
          <w:rFonts w:eastAsia="Calibri"/>
        </w:rPr>
        <w:t>Able to speak English</w:t>
      </w:r>
    </w:p>
    <w:p w14:paraId="4FD943BD" w14:textId="77777777" w:rsidR="00F50F42" w:rsidRPr="0009776F" w:rsidRDefault="00F50F42" w:rsidP="00F50F42">
      <w:pPr>
        <w:pStyle w:val="ListParagraph"/>
        <w:numPr>
          <w:ilvl w:val="0"/>
          <w:numId w:val="15"/>
        </w:numPr>
        <w:rPr>
          <w:lang w:eastAsia="ko-KR"/>
        </w:rPr>
      </w:pPr>
      <w:r w:rsidRPr="001C224E">
        <w:rPr>
          <w:lang w:eastAsia="ko-KR"/>
        </w:rPr>
        <w:t xml:space="preserve">Voluntarily consent to participate </w:t>
      </w:r>
    </w:p>
    <w:p w14:paraId="775CE0DD" w14:textId="77777777" w:rsidR="00BA4E35" w:rsidRPr="007E3F48" w:rsidRDefault="00BA4E35" w:rsidP="00BA4E35">
      <w:pPr>
        <w:rPr>
          <w:lang w:eastAsia="ko-KR"/>
        </w:rPr>
      </w:pPr>
    </w:p>
    <w:p w14:paraId="7E945857" w14:textId="77777777" w:rsidR="00F50F42" w:rsidRPr="0009776F" w:rsidRDefault="00F50F42" w:rsidP="00F50F42">
      <w:pPr>
        <w:rPr>
          <w:i/>
        </w:rPr>
      </w:pPr>
      <w:bookmarkStart w:id="2" w:name="_Toc471713690"/>
      <w:r w:rsidRPr="0009776F">
        <w:rPr>
          <w:i/>
        </w:rPr>
        <w:t>Exclusion criteria</w:t>
      </w:r>
      <w:r>
        <w:rPr>
          <w:i/>
        </w:rPr>
        <w:t>:</w:t>
      </w:r>
      <w:r w:rsidRPr="0009776F">
        <w:rPr>
          <w:i/>
        </w:rPr>
        <w:t xml:space="preserve"> </w:t>
      </w:r>
    </w:p>
    <w:p w14:paraId="1C0DF17A" w14:textId="77777777" w:rsidR="00F50F42" w:rsidRDefault="00F50F42" w:rsidP="00F50F42">
      <w:pPr>
        <w:pStyle w:val="ListParagraph"/>
        <w:numPr>
          <w:ilvl w:val="0"/>
          <w:numId w:val="17"/>
        </w:numPr>
        <w:rPr>
          <w:lang w:eastAsia="ko-KR"/>
        </w:rPr>
      </w:pPr>
      <w:r>
        <w:rPr>
          <w:lang w:eastAsia="ko-KR"/>
        </w:rPr>
        <w:t>I</w:t>
      </w:r>
      <w:r w:rsidRPr="007E3F48">
        <w:rPr>
          <w:lang w:eastAsia="ko-KR"/>
        </w:rPr>
        <w:t>nability to provide voluntary consent (for any reason</w:t>
      </w:r>
      <w:r>
        <w:rPr>
          <w:lang w:eastAsia="ko-KR"/>
        </w:rPr>
        <w:t>)</w:t>
      </w:r>
    </w:p>
    <w:p w14:paraId="5DF59023" w14:textId="77777777" w:rsidR="00F50F42" w:rsidRPr="007E3F48" w:rsidRDefault="00F50F42" w:rsidP="00F50F42">
      <w:pPr>
        <w:pStyle w:val="ListParagraph"/>
        <w:numPr>
          <w:ilvl w:val="0"/>
          <w:numId w:val="17"/>
        </w:numPr>
        <w:rPr>
          <w:lang w:eastAsia="ko-KR"/>
        </w:rPr>
      </w:pPr>
      <w:r>
        <w:rPr>
          <w:lang w:eastAsia="ko-KR"/>
        </w:rPr>
        <w:t>F</w:t>
      </w:r>
      <w:r w:rsidRPr="007E3F48">
        <w:rPr>
          <w:lang w:eastAsia="ko-KR"/>
        </w:rPr>
        <w:t>ailure to meet other inclus</w:t>
      </w:r>
      <w:r>
        <w:rPr>
          <w:lang w:eastAsia="ko-KR"/>
        </w:rPr>
        <w:t>ion criteria as described above</w:t>
      </w:r>
    </w:p>
    <w:bookmarkEnd w:id="2"/>
    <w:p w14:paraId="585F7FD7" w14:textId="77777777" w:rsidR="00073E48" w:rsidRPr="007E3F48" w:rsidRDefault="00073E48" w:rsidP="00713BC3"/>
    <w:p w14:paraId="75A53FA8" w14:textId="3A6905DE" w:rsidR="00846787" w:rsidRPr="007E3F48" w:rsidRDefault="005342FB" w:rsidP="00713BC3">
      <w:pPr>
        <w:pStyle w:val="Heading1"/>
        <w:spacing w:before="0"/>
        <w:rPr>
          <w:rFonts w:cs="Times New Roman"/>
          <w:szCs w:val="24"/>
        </w:rPr>
      </w:pPr>
      <w:bookmarkStart w:id="3" w:name="_Toc517935631"/>
      <w:r w:rsidRPr="007E3F48">
        <w:rPr>
          <w:rFonts w:cs="Times New Roman"/>
          <w:szCs w:val="24"/>
        </w:rPr>
        <w:t>Procedures for the Collection of Information</w:t>
      </w:r>
      <w:bookmarkEnd w:id="3"/>
    </w:p>
    <w:p w14:paraId="35641101" w14:textId="77777777" w:rsidR="00BA4E35" w:rsidRPr="007E3F48" w:rsidRDefault="00BA4E35" w:rsidP="00BA4E35"/>
    <w:p w14:paraId="7A3C8D53" w14:textId="77777777" w:rsidR="00AF02F1" w:rsidRPr="007E3F48" w:rsidRDefault="00AF02F1" w:rsidP="00AF02F1">
      <w:r w:rsidRPr="007E3F48">
        <w:t>Trained contract staff from the research team will carry out all information collection activities, not CDC staff. The participating SSP staff as well as contract research staff will distribute recruit</w:t>
      </w:r>
      <w:r>
        <w:t>ment materials (</w:t>
      </w:r>
      <w:r w:rsidRPr="0009776F">
        <w:rPr>
          <w:b/>
        </w:rPr>
        <w:t>Attachment 1</w:t>
      </w:r>
      <w:r w:rsidRPr="007E3F48">
        <w:t>). These materials include a telephone number for interested parties to call for screening and scheduling purposes. Interested participants may be screened by phone</w:t>
      </w:r>
      <w:r>
        <w:t>. I</w:t>
      </w:r>
      <w:r w:rsidRPr="007E3F48">
        <w:t>f eligible</w:t>
      </w:r>
      <w:r>
        <w:t>, the contract study team will work</w:t>
      </w:r>
      <w:r w:rsidRPr="007E3F48">
        <w:t xml:space="preserve"> with each</w:t>
      </w:r>
      <w:r>
        <w:t xml:space="preserve"> participant to find</w:t>
      </w:r>
      <w:r w:rsidRPr="007E3F48">
        <w:t xml:space="preserve"> a convenient time and location </w:t>
      </w:r>
      <w:r>
        <w:t>to conduct</w:t>
      </w:r>
      <w:r w:rsidRPr="007E3F48">
        <w:t xml:space="preserve"> the interview. Alternatively, interested participants may be recruited in-person, during which the </w:t>
      </w:r>
      <w:r>
        <w:t xml:space="preserve">contract </w:t>
      </w:r>
      <w:r w:rsidRPr="007E3F48">
        <w:t>research team would describe the study and screen the pa</w:t>
      </w:r>
      <w:r>
        <w:t>rticipant at the time of recruitment</w:t>
      </w:r>
      <w:r w:rsidRPr="007E3F48">
        <w:t xml:space="preserve">. </w:t>
      </w:r>
    </w:p>
    <w:p w14:paraId="0006AA1C" w14:textId="77777777" w:rsidR="00AF02F1" w:rsidRDefault="00AF02F1" w:rsidP="00AF02F1"/>
    <w:p w14:paraId="1AB89884" w14:textId="77777777" w:rsidR="00AF02F1" w:rsidRPr="0009776F" w:rsidRDefault="00AF02F1" w:rsidP="00AF02F1">
      <w:r w:rsidRPr="0009776F">
        <w:t>Recruiting SSP staff and community stakeholders will begin with a request to each participating SSP to compile a list of titles or roles of program personnel, community stakeholders involved with the SSP, and agencies who work directly with SSP clients</w:t>
      </w:r>
      <w:r w:rsidRPr="0009776F">
        <w:rPr>
          <w:rStyle w:val="Normal1Char"/>
          <w:rFonts w:eastAsiaTheme="majorEastAsia" w:cs="Times New Roman"/>
        </w:rPr>
        <w:t xml:space="preserve">. Once study clearances have been obtained, contract </w:t>
      </w:r>
      <w:r w:rsidRPr="0009776F">
        <w:t>study staff will request contact information for the roles/agencies on the list. Contract staff will attempt to inform everybody on the list of the study and its purpose. Participants will be selected from interested volunteers on a first-come first-serve and eligibility basis, and will be asked to share the study’s information to potentially eligible people (i.e., snowball referral).</w:t>
      </w:r>
    </w:p>
    <w:p w14:paraId="36BFB71A" w14:textId="77777777" w:rsidR="00AF02F1" w:rsidRPr="007E3F48" w:rsidRDefault="00AF02F1" w:rsidP="00AF02F1"/>
    <w:p w14:paraId="73E03BEE" w14:textId="4B90AC97" w:rsidR="00AF02F1" w:rsidRPr="007E3F48" w:rsidRDefault="00AF02F1" w:rsidP="00AF02F1">
      <w:r w:rsidRPr="007E3F48">
        <w:t xml:space="preserve">Prior </w:t>
      </w:r>
      <w:r>
        <w:t xml:space="preserve">to screening, interested staff, stakeholders, and clients </w:t>
      </w:r>
      <w:r w:rsidRPr="007E3F48">
        <w:t>wil</w:t>
      </w:r>
      <w:r>
        <w:t>l be told</w:t>
      </w:r>
      <w:r w:rsidRPr="007E3F48">
        <w:t xml:space="preserve"> about the purpose of the study, </w:t>
      </w:r>
      <w:r>
        <w:t>informed how their information will</w:t>
      </w:r>
      <w:r w:rsidRPr="007E3F48">
        <w:t xml:space="preserve"> be used</w:t>
      </w:r>
      <w:r>
        <w:t xml:space="preserve">, how their identity will be protected and how their information will be </w:t>
      </w:r>
      <w:r w:rsidRPr="007E3F48">
        <w:t>presented in a way that</w:t>
      </w:r>
      <w:r>
        <w:t xml:space="preserve"> does not identify</w:t>
      </w:r>
      <w:r w:rsidRPr="007E3F48">
        <w:t xml:space="preserve"> them, and of their right to withdraw from the study at any time without penalty. If they voluntarily agree to proceed, the research staff will conduct the screening in a private area, such as over the phone or in a place others cannot hear their answers. </w:t>
      </w:r>
      <w:r>
        <w:t>SSP client</w:t>
      </w:r>
      <w:r w:rsidRPr="007E3F48">
        <w:t xml:space="preserve"> screening will last approximately 10 minutes, and includes eligibility as well as demographic questions</w:t>
      </w:r>
      <w:r>
        <w:t xml:space="preserve"> (</w:t>
      </w:r>
      <w:r w:rsidRPr="0009776F">
        <w:rPr>
          <w:b/>
        </w:rPr>
        <w:t>Attachment</w:t>
      </w:r>
      <w:r>
        <w:rPr>
          <w:b/>
        </w:rPr>
        <w:t>s</w:t>
      </w:r>
      <w:r w:rsidRPr="0009776F">
        <w:rPr>
          <w:b/>
        </w:rPr>
        <w:t xml:space="preserve"> 2a</w:t>
      </w:r>
      <w:r>
        <w:t>)</w:t>
      </w:r>
      <w:r w:rsidRPr="007E3F48">
        <w:t xml:space="preserve">.  </w:t>
      </w:r>
      <w:r>
        <w:t xml:space="preserve">SSP Staff and Stakeholder screening </w:t>
      </w:r>
      <w:r w:rsidR="00094C20">
        <w:t xml:space="preserve">to </w:t>
      </w:r>
      <w:r>
        <w:t>determine eligibility will last approximately 5 minutes (</w:t>
      </w:r>
      <w:r w:rsidRPr="0009776F">
        <w:rPr>
          <w:b/>
        </w:rPr>
        <w:t>Attachment 2b</w:t>
      </w:r>
      <w:r>
        <w:t xml:space="preserve">). </w:t>
      </w:r>
      <w:r w:rsidRPr="007E3F48">
        <w:t xml:space="preserve">Once the interested party </w:t>
      </w:r>
      <w:r>
        <w:t>is determined to be</w:t>
      </w:r>
      <w:r w:rsidRPr="007E3F48">
        <w:t xml:space="preserve"> eligible, they will be invited to </w:t>
      </w:r>
      <w:r>
        <w:t>join the study</w:t>
      </w:r>
      <w:r w:rsidRPr="007E3F48">
        <w:t>. If they are not eligible or cho</w:t>
      </w:r>
      <w:r w:rsidR="00094C20">
        <w:t>o</w:t>
      </w:r>
      <w:r w:rsidRPr="007E3F48">
        <w:t xml:space="preserve">se not to participate, their screening information will be destroyed.  </w:t>
      </w:r>
      <w:r>
        <w:t>If they agree to participate, contract study staff will collect the participants contact information (</w:t>
      </w:r>
      <w:r w:rsidRPr="0009776F">
        <w:rPr>
          <w:b/>
        </w:rPr>
        <w:t>Attachment 2c</w:t>
      </w:r>
      <w:r>
        <w:t xml:space="preserve">) in order to schedule an interview. </w:t>
      </w:r>
    </w:p>
    <w:p w14:paraId="7C681158" w14:textId="77777777" w:rsidR="00AF02F1" w:rsidRPr="007E3F48" w:rsidRDefault="00AF02F1" w:rsidP="00AF02F1"/>
    <w:p w14:paraId="3F6E4EC9" w14:textId="725EE4C2" w:rsidR="00AF02F1" w:rsidRPr="007E3F48" w:rsidRDefault="00AF02F1" w:rsidP="00AF02F1">
      <w:r>
        <w:t>After agreeing to participate, and prior to the interview, informed consent will be covered.</w:t>
      </w:r>
      <w:r w:rsidRPr="007E3F48">
        <w:t xml:space="preserve"> </w:t>
      </w:r>
      <w:r>
        <w:t>A</w:t>
      </w:r>
      <w:r w:rsidRPr="007E3F48">
        <w:t xml:space="preserve">s part of the consent process, the interviewer will request permission to audio record the interview in order to have an accurate record of the conversation. </w:t>
      </w:r>
      <w:r>
        <w:t>Client and staff/stakeholder p</w:t>
      </w:r>
      <w:r w:rsidR="00440616">
        <w:t>articipants must</w:t>
      </w:r>
      <w:r w:rsidRPr="007E3F48">
        <w:t xml:space="preserve"> indicate their consent to the interview and recording by signing the Informed Consent Form</w:t>
      </w:r>
      <w:r>
        <w:t xml:space="preserve"> (</w:t>
      </w:r>
      <w:r w:rsidRPr="002B2ED1">
        <w:rPr>
          <w:b/>
        </w:rPr>
        <w:t>Attachments 3a and 3b</w:t>
      </w:r>
      <w:r>
        <w:t>)</w:t>
      </w:r>
      <w:r w:rsidRPr="007E3F48">
        <w:t xml:space="preserve">. Interviewers will remind participants not to use full names or other identifying information during the interview. </w:t>
      </w:r>
      <w:r>
        <w:t>Client and staff/stakeholder interview</w:t>
      </w:r>
      <w:r w:rsidRPr="007E3F48">
        <w:t>s are scheduled to last approximately one hour</w:t>
      </w:r>
      <w:r>
        <w:t xml:space="preserve"> (</w:t>
      </w:r>
      <w:r w:rsidRPr="002B2ED1">
        <w:rPr>
          <w:b/>
        </w:rPr>
        <w:t>Attachments 2d and 2e</w:t>
      </w:r>
      <w:r>
        <w:t>)</w:t>
      </w:r>
      <w:r w:rsidRPr="007E3F48">
        <w:t>, and all participants will be info</w:t>
      </w:r>
      <w:r>
        <w:t>rmed of this prior to</w:t>
      </w:r>
      <w:r w:rsidRPr="007E3F48">
        <w:t xml:space="preserve"> the interview.</w:t>
      </w:r>
      <w:r>
        <w:t xml:space="preserve"> All</w:t>
      </w:r>
      <w:r w:rsidRPr="007E3F48">
        <w:t xml:space="preserve"> interviews will be conducted in person. </w:t>
      </w:r>
    </w:p>
    <w:p w14:paraId="05D14B91" w14:textId="77777777" w:rsidR="00AF02F1" w:rsidRPr="007E3F48" w:rsidRDefault="00AF02F1" w:rsidP="00AF02F1"/>
    <w:p w14:paraId="494CA549" w14:textId="7AAC1A12" w:rsidR="00AF02F1" w:rsidRPr="007E3F48" w:rsidRDefault="00AF02F1" w:rsidP="00AF02F1">
      <w:r>
        <w:t>Contract r</w:t>
      </w:r>
      <w:r w:rsidR="00440616">
        <w:t>esearch</w:t>
      </w:r>
      <w:r w:rsidRPr="007E3F48">
        <w:t xml:space="preserve">ers </w:t>
      </w:r>
      <w:r>
        <w:t>actively involved in data</w:t>
      </w:r>
      <w:r w:rsidRPr="007E3F48">
        <w:t xml:space="preserve"> collection activities will meet the</w:t>
      </w:r>
      <w:r>
        <w:t xml:space="preserve"> studies</w:t>
      </w:r>
      <w:r w:rsidRPr="007E3F48">
        <w:t xml:space="preserve"> training requirements. The </w:t>
      </w:r>
      <w:r>
        <w:t>contract research team</w:t>
      </w:r>
      <w:r w:rsidRPr="007E3F48">
        <w:t xml:space="preserve"> with access to names, contact information, or interview recordings will be required to read and sign a “Rules of Behavior” document, which explains the rules and guidelines for collecting, logging,</w:t>
      </w:r>
      <w:r>
        <w:t xml:space="preserve"> storing, and destroying </w:t>
      </w:r>
      <w:r w:rsidR="00440616">
        <w:t xml:space="preserve">personally identifiable information, including </w:t>
      </w:r>
      <w:r>
        <w:t xml:space="preserve">names and </w:t>
      </w:r>
      <w:r w:rsidRPr="007E3F48">
        <w:t xml:space="preserve">contact information. </w:t>
      </w:r>
    </w:p>
    <w:p w14:paraId="1C6DB06C" w14:textId="77777777" w:rsidR="00AF02F1" w:rsidRPr="007E3F48" w:rsidRDefault="00AF02F1" w:rsidP="00AF02F1"/>
    <w:p w14:paraId="3715DCFA" w14:textId="4F5DEF68" w:rsidR="00AF02F1" w:rsidRPr="007E3F48" w:rsidRDefault="00AF02F1" w:rsidP="00AF02F1">
      <w:r w:rsidRPr="007E3F48">
        <w:t xml:space="preserve">The </w:t>
      </w:r>
      <w:r>
        <w:t>c</w:t>
      </w:r>
      <w:r w:rsidRPr="007E3F48">
        <w:t xml:space="preserve">ontact </w:t>
      </w:r>
      <w:r>
        <w:t>(</w:t>
      </w:r>
      <w:r w:rsidRPr="002B2ED1">
        <w:rPr>
          <w:b/>
        </w:rPr>
        <w:t>Attachment 2c</w:t>
      </w:r>
      <w:r>
        <w:t xml:space="preserve">) </w:t>
      </w:r>
      <w:r w:rsidRPr="007E3F48">
        <w:t xml:space="preserve">and </w:t>
      </w:r>
      <w:r>
        <w:t>c</w:t>
      </w:r>
      <w:r w:rsidRPr="007E3F48">
        <w:t xml:space="preserve">onsent forms </w:t>
      </w:r>
      <w:r>
        <w:t>(</w:t>
      </w:r>
      <w:r w:rsidRPr="002B2ED1">
        <w:rPr>
          <w:b/>
        </w:rPr>
        <w:t>Attachments 3a and 3b</w:t>
      </w:r>
      <w:r>
        <w:t xml:space="preserve">) </w:t>
      </w:r>
      <w:r w:rsidRPr="007E3F48">
        <w:t>will be the only forms containing particip</w:t>
      </w:r>
      <w:r w:rsidR="00440616">
        <w:t>ant names; all other data</w:t>
      </w:r>
      <w:r w:rsidRPr="007E3F48">
        <w:t xml:space="preserve"> collection forms will utilize a unique study identification number. The Contact Form will be the only document that links the participant</w:t>
      </w:r>
      <w:r>
        <w:t>’</w:t>
      </w:r>
      <w:r w:rsidRPr="007E3F48">
        <w:t xml:space="preserve">s name to their study identification number. The Contact </w:t>
      </w:r>
      <w:r w:rsidR="00440616">
        <w:t>Form will be maintained only on paper</w:t>
      </w:r>
      <w:r w:rsidRPr="007E3F48">
        <w:t xml:space="preserve"> and will never be translated into electronic format. The </w:t>
      </w:r>
      <w:r>
        <w:t xml:space="preserve">contract </w:t>
      </w:r>
      <w:r w:rsidRPr="007E3F48">
        <w:t>research team will collect contact information on the Contact Form for the purpose of sc</w:t>
      </w:r>
      <w:r w:rsidR="00440616">
        <w:t>heduling interviews. The signed Informed Consent and Contact F</w:t>
      </w:r>
      <w:r w:rsidRPr="007E3F48">
        <w:t>orms will be stored separately in locked cabinets isolated from other study data.</w:t>
      </w:r>
    </w:p>
    <w:p w14:paraId="5CCB3012" w14:textId="77777777" w:rsidR="00AF02F1" w:rsidRPr="007E3F48" w:rsidRDefault="00AF02F1" w:rsidP="00AF02F1"/>
    <w:p w14:paraId="7A0006CA" w14:textId="49C29D7D" w:rsidR="00AF02F1" w:rsidRPr="007E3F48" w:rsidRDefault="00AF02F1" w:rsidP="00AF02F1">
      <w:r w:rsidRPr="007E3F48">
        <w:t>Audio files will be stored on the recorders. The recorders will be secured in locked offices, cabinets, or drawers and briefcases when not in use; tra</w:t>
      </w:r>
      <w:r>
        <w:t>nscription will be done by co</w:t>
      </w:r>
      <w:r w:rsidR="00440616">
        <w:t>ntract</w:t>
      </w:r>
      <w:r>
        <w:t xml:space="preserve"> </w:t>
      </w:r>
      <w:r w:rsidR="00440616">
        <w:t>research</w:t>
      </w:r>
      <w:r>
        <w:t xml:space="preserve"> staff</w:t>
      </w:r>
      <w:r w:rsidRPr="007E3F48">
        <w:t xml:space="preserve"> by listen</w:t>
      </w:r>
      <w:r w:rsidR="00440616">
        <w:t>ing to the interview files</w:t>
      </w:r>
      <w:r w:rsidRPr="007E3F48">
        <w:t xml:space="preserve"> on the record</w:t>
      </w:r>
      <w:r>
        <w:t>ing device and transcribing the recordings</w:t>
      </w:r>
      <w:r w:rsidRPr="007E3F48">
        <w:t xml:space="preserve"> on stand-alone</w:t>
      </w:r>
      <w:r w:rsidR="00440616">
        <w:t>,</w:t>
      </w:r>
      <w:r w:rsidRPr="007E3F48">
        <w:t xml:space="preserve"> password protected computers that are not networked (without Internet access). Transcriptionists will take care to remove any names, contact informa</w:t>
      </w:r>
      <w:r>
        <w:t>tion, or other information that could</w:t>
      </w:r>
      <w:r w:rsidRPr="007E3F48">
        <w:t xml:space="preserve"> identify the participant</w:t>
      </w:r>
      <w:r>
        <w:t xml:space="preserve"> or anyone they discuss</w:t>
      </w:r>
      <w:r w:rsidRPr="007E3F48">
        <w:t>.</w:t>
      </w:r>
    </w:p>
    <w:p w14:paraId="6E1174EE" w14:textId="77777777" w:rsidR="00AF02F1" w:rsidRPr="007E3F48" w:rsidRDefault="00AF02F1" w:rsidP="00AF02F1"/>
    <w:p w14:paraId="2EBFD0EA" w14:textId="77777777" w:rsidR="00AF02F1" w:rsidRPr="007E3F48" w:rsidRDefault="00AF02F1" w:rsidP="00AF02F1">
      <w:r w:rsidRPr="007E3F48">
        <w:t xml:space="preserve">Each interview will be transcribed into an encrypted MS Word document. Transcripts will be stored on, and edited from a CDC-approved encrypted USB drive plugged into a standalone, non-networked computer at study offices. Qualitative data analysis files will be stored in a FISMA-compliant dedicated data server or on a CDC-approved encrypted USB drive plugged into a standalone, non-networked computer at study offices. Any other data that can be kept electronically will also be stored in a secure, FISMA-compliant environment or on a CDC-approved encrypted USB drive plugged into a standalone, non-networked computer at study offices. Backup files will be encrypted and maintained on flash drives securely kept under lock and key. At no point will interview recordings, contact information forms, or consent forms be transmitted to CDC or shared with CDC in any way. CDC will only receive de-identified transcripts of the interviews, and aggregate level data.   </w:t>
      </w:r>
    </w:p>
    <w:p w14:paraId="0FBE5DA1" w14:textId="77777777" w:rsidR="00AF02F1" w:rsidRDefault="00AF02F1" w:rsidP="00AF02F1">
      <w:pPr>
        <w:rPr>
          <w:rFonts w:eastAsiaTheme="majorEastAsia"/>
        </w:rPr>
      </w:pPr>
    </w:p>
    <w:p w14:paraId="151A9AF2" w14:textId="3C10F476" w:rsidR="00AF02F1" w:rsidRDefault="00AF02F1" w:rsidP="00AF02F1">
      <w:r>
        <w:rPr>
          <w:rFonts w:eastAsiaTheme="majorEastAsia"/>
        </w:rPr>
        <w:t xml:space="preserve">This study meets the requirements necessary for a Certificate of Confidentiality, as mandated by </w:t>
      </w:r>
      <w:r>
        <w:t>Section 301(d) of the Public Health Service (PHS) Act and as amended by Section 2012 of the 21</w:t>
      </w:r>
      <w:r w:rsidRPr="00C75FA2">
        <w:rPr>
          <w:vertAlign w:val="superscript"/>
        </w:rPr>
        <w:t>st</w:t>
      </w:r>
      <w:r>
        <w:t xml:space="preserve"> Century Cure Act, P.L. 114-255 (42 U.S.C. 241(d).</w:t>
      </w:r>
      <w:r>
        <w:fldChar w:fldCharType="begin"/>
      </w:r>
      <w:r>
        <w:instrText xml:space="preserve"> ADDIN EN.CITE &lt;EndNote&gt;&lt;Cite&gt;&lt;RecNum&gt;23&lt;/RecNum&gt;&lt;DisplayText&gt;&lt;style face="superscript"&gt;7&lt;/style&gt;&lt;/DisplayText&gt;&lt;record&gt;&lt;rec-number&gt;23&lt;/rec-number&gt;&lt;foreign-keys&gt;&lt;key app="EN" db-id="xt2d5090dvavrje59zuv2dekxe5x20rrptwx" timestamp="1524845315"&gt;23&lt;/key&gt;&lt;/foreign-keys&gt;&lt;ref-type name="Web Page"&gt;12&lt;/ref-type&gt;&lt;contributors&gt;&lt;/contributors&gt;&lt;titles&gt;&lt;title&gt;Public Health Service (PHS) Act, 42 U.S.C. section 301(d) as Amended by Section 2012 of the 21st Century Cures Act, P.L. 114-255 (42 U.S.C. 241(d))&lt;/title&gt;&lt;/titles&gt;&lt;dates&gt;&lt;/dates&gt;&lt;urls&gt;&lt;related-urls&gt;&lt;url&gt;https://legcounsel.house.gov/Comps/PHSA-merged.pdf&lt;/url&gt;&lt;/related-urls&gt;&lt;/urls&gt;&lt;access-date&gt;April 27, 2018&lt;/access-date&gt;&lt;/record&gt;&lt;/Cite&gt;&lt;/EndNote&gt;</w:instrText>
      </w:r>
      <w:r>
        <w:fldChar w:fldCharType="separate"/>
      </w:r>
      <w:r w:rsidRPr="009E1F8D">
        <w:rPr>
          <w:noProof/>
          <w:vertAlign w:val="superscript"/>
        </w:rPr>
        <w:t>7</w:t>
      </w:r>
      <w:r>
        <w:fldChar w:fldCharType="end"/>
      </w:r>
      <w:r>
        <w:t xml:space="preserve"> The Certificate</w:t>
      </w:r>
      <w:r w:rsidR="00F1554C">
        <w:t xml:space="preserve"> of Confidentiality</w:t>
      </w:r>
      <w:r>
        <w:t xml:space="preserve"> further protect</w:t>
      </w:r>
      <w:r w:rsidR="00F1554C">
        <w:t>s</w:t>
      </w:r>
      <w:r>
        <w:t xml:space="preserve"> the privacy of participants by limiting the disclosure of identifiable, sensitive information. With this Certificate, the research team cannot be forced, for example by court subpoena, to disclose identifying information from participants for any civil, criminal, administrative, legislative, or other proceeding, whether at the federal, state, or local level.</w:t>
      </w:r>
    </w:p>
    <w:p w14:paraId="38B6E4E5" w14:textId="77777777" w:rsidR="00AF02F1" w:rsidRDefault="00AF02F1" w:rsidP="00AF02F1">
      <w:pPr>
        <w:rPr>
          <w:rFonts w:eastAsiaTheme="majorEastAsia"/>
        </w:rPr>
      </w:pPr>
    </w:p>
    <w:p w14:paraId="5B77FAC2" w14:textId="77777777" w:rsidR="00AF02F1" w:rsidRDefault="00AF02F1" w:rsidP="00AF02F1">
      <w:pPr>
        <w:autoSpaceDE w:val="0"/>
        <w:autoSpaceDN w:val="0"/>
        <w:adjustRightInd w:val="0"/>
      </w:pPr>
      <w:r>
        <w:t>CDC has also completed a Privacy Impact Assessment of the data system used by the contractor team (</w:t>
      </w:r>
      <w:r w:rsidRPr="00BF3937">
        <w:rPr>
          <w:b/>
        </w:rPr>
        <w:t>Attachment 6</w:t>
      </w:r>
      <w:r>
        <w:t>). The contractor team also completes an annual renewal process for their data system, and has a current Authority to Operate approval (</w:t>
      </w:r>
      <w:r w:rsidRPr="008A423B">
        <w:rPr>
          <w:b/>
        </w:rPr>
        <w:t>Attachment 6</w:t>
      </w:r>
      <w:r>
        <w:t>). Public access to the data will be provided at the completion of the study and after the dissemination of the main outcome findings. The study data sharing and use agreement describes in detail how data access will be provided and provisions for protection of privacy, confidentiality, security, intellectual property, or other rights (</w:t>
      </w:r>
      <w:r w:rsidRPr="008A423B">
        <w:rPr>
          <w:b/>
        </w:rPr>
        <w:t>Attachment 5</w:t>
      </w:r>
      <w:r w:rsidRPr="00AB04FA">
        <w:t>).</w:t>
      </w:r>
      <w:r>
        <w:t xml:space="preserve"> </w:t>
      </w:r>
    </w:p>
    <w:p w14:paraId="2C98D40A" w14:textId="77777777" w:rsidR="00B515D9" w:rsidRPr="007E3F48" w:rsidRDefault="00B515D9" w:rsidP="00B515D9">
      <w:pPr>
        <w:rPr>
          <w:rFonts w:eastAsiaTheme="majorEastAsia"/>
        </w:rPr>
      </w:pPr>
    </w:p>
    <w:p w14:paraId="3A56B8A5" w14:textId="27D79AA1" w:rsidR="005342FB" w:rsidRPr="007E3F48" w:rsidRDefault="005342FB" w:rsidP="00713BC3">
      <w:pPr>
        <w:pStyle w:val="Heading1"/>
        <w:spacing w:before="0"/>
        <w:rPr>
          <w:rFonts w:cs="Times New Roman"/>
          <w:szCs w:val="24"/>
        </w:rPr>
      </w:pPr>
      <w:bookmarkStart w:id="4" w:name="_Toc517935632"/>
      <w:r w:rsidRPr="007E3F48">
        <w:rPr>
          <w:rFonts w:cs="Times New Roman"/>
          <w:szCs w:val="24"/>
        </w:rPr>
        <w:t>Methods to Maximize Response Rates and Deal with No Response</w:t>
      </w:r>
      <w:bookmarkEnd w:id="4"/>
    </w:p>
    <w:p w14:paraId="1553ED3B" w14:textId="77777777" w:rsidR="00B515D9" w:rsidRPr="007E3F48" w:rsidRDefault="00B515D9" w:rsidP="00B515D9"/>
    <w:p w14:paraId="5EC4DF3E" w14:textId="295E4089" w:rsidR="00440616" w:rsidRPr="007E3F48" w:rsidRDefault="00440616" w:rsidP="00440616">
      <w:pPr>
        <w:autoSpaceDE w:val="0"/>
        <w:autoSpaceDN w:val="0"/>
        <w:adjustRightInd w:val="0"/>
        <w:rPr>
          <w:bCs/>
        </w:rPr>
      </w:pPr>
      <w:r w:rsidRPr="007E3F48">
        <w:rPr>
          <w:bCs/>
        </w:rPr>
        <w:t>We will use the following pr</w:t>
      </w:r>
      <w:r>
        <w:rPr>
          <w:bCs/>
        </w:rPr>
        <w:t>ocedures to maximize participation</w:t>
      </w:r>
      <w:r w:rsidRPr="007E3F48">
        <w:rPr>
          <w:bCs/>
        </w:rPr>
        <w:t xml:space="preserve"> and to achieve</w:t>
      </w:r>
      <w:r w:rsidR="00310A52">
        <w:rPr>
          <w:bCs/>
        </w:rPr>
        <w:t xml:space="preserve"> the desired response rate</w:t>
      </w:r>
      <w:r w:rsidRPr="007E3F48">
        <w:rPr>
          <w:bCs/>
        </w:rPr>
        <w:t>:</w:t>
      </w:r>
    </w:p>
    <w:p w14:paraId="41B5378C" w14:textId="77777777" w:rsidR="00440616" w:rsidRPr="007E3F48" w:rsidRDefault="00440616" w:rsidP="00440616">
      <w:pPr>
        <w:numPr>
          <w:ilvl w:val="0"/>
          <w:numId w:val="2"/>
        </w:numPr>
        <w:autoSpaceDE w:val="0"/>
        <w:autoSpaceDN w:val="0"/>
        <w:adjustRightInd w:val="0"/>
        <w:rPr>
          <w:bCs/>
        </w:rPr>
      </w:pPr>
      <w:r w:rsidRPr="007E3F48">
        <w:rPr>
          <w:bCs/>
        </w:rPr>
        <w:t>Recruitment materials will be distributed by and/or posted at the participating SSP sites</w:t>
      </w:r>
    </w:p>
    <w:p w14:paraId="6020D085" w14:textId="77777777" w:rsidR="00440616" w:rsidRDefault="00440616" w:rsidP="00440616">
      <w:pPr>
        <w:numPr>
          <w:ilvl w:val="0"/>
          <w:numId w:val="2"/>
        </w:numPr>
        <w:autoSpaceDE w:val="0"/>
        <w:autoSpaceDN w:val="0"/>
        <w:adjustRightInd w:val="0"/>
        <w:rPr>
          <w:bCs/>
        </w:rPr>
      </w:pPr>
      <w:r>
        <w:rPr>
          <w:bCs/>
        </w:rPr>
        <w:t>R</w:t>
      </w:r>
      <w:r w:rsidRPr="007E3F48">
        <w:rPr>
          <w:bCs/>
        </w:rPr>
        <w:t>ecruitment materials indicate th</w:t>
      </w:r>
      <w:r>
        <w:rPr>
          <w:bCs/>
        </w:rPr>
        <w:t>e voluntary nature of the study</w:t>
      </w:r>
    </w:p>
    <w:p w14:paraId="65EC7646" w14:textId="1824A548" w:rsidR="00440616" w:rsidRPr="007E3F48" w:rsidRDefault="00440616" w:rsidP="00440616">
      <w:pPr>
        <w:numPr>
          <w:ilvl w:val="0"/>
          <w:numId w:val="2"/>
        </w:numPr>
        <w:autoSpaceDE w:val="0"/>
        <w:autoSpaceDN w:val="0"/>
        <w:adjustRightInd w:val="0"/>
        <w:rPr>
          <w:bCs/>
        </w:rPr>
      </w:pPr>
      <w:r>
        <w:rPr>
          <w:bCs/>
        </w:rPr>
        <w:t>Staff/Stakeholders will be identified through existing relationships w</w:t>
      </w:r>
      <w:r w:rsidR="00310A52">
        <w:rPr>
          <w:bCs/>
        </w:rPr>
        <w:t>ith the participating SSPs</w:t>
      </w:r>
    </w:p>
    <w:p w14:paraId="3B825437" w14:textId="583EF60A" w:rsidR="00440616" w:rsidRPr="007E3F48" w:rsidRDefault="00440616" w:rsidP="00440616">
      <w:pPr>
        <w:numPr>
          <w:ilvl w:val="0"/>
          <w:numId w:val="2"/>
        </w:numPr>
        <w:autoSpaceDE w:val="0"/>
        <w:autoSpaceDN w:val="0"/>
        <w:adjustRightInd w:val="0"/>
        <w:rPr>
          <w:bCs/>
        </w:rPr>
      </w:pPr>
      <w:r>
        <w:rPr>
          <w:bCs/>
        </w:rPr>
        <w:t>I</w:t>
      </w:r>
      <w:r w:rsidRPr="007E3F48">
        <w:rPr>
          <w:bCs/>
        </w:rPr>
        <w:t>nterested parties will be inform</w:t>
      </w:r>
      <w:r>
        <w:rPr>
          <w:bCs/>
        </w:rPr>
        <w:t>ed of the procedures</w:t>
      </w:r>
      <w:r w:rsidRPr="007E3F48">
        <w:rPr>
          <w:bCs/>
        </w:rPr>
        <w:t xml:space="preserve"> </w:t>
      </w:r>
      <w:r>
        <w:rPr>
          <w:bCs/>
        </w:rPr>
        <w:t>to</w:t>
      </w:r>
      <w:r w:rsidRPr="007E3F48">
        <w:rPr>
          <w:bCs/>
        </w:rPr>
        <w:t xml:space="preserve"> protect the confidentiality of the information they provide; for example, the issuance of a Certificate of Confidentiality that prevents the release of data in criminal i</w:t>
      </w:r>
      <w:r>
        <w:rPr>
          <w:bCs/>
        </w:rPr>
        <w:t>nvestigations or court hearings</w:t>
      </w:r>
    </w:p>
    <w:p w14:paraId="11E59454" w14:textId="6304C2F8" w:rsidR="00440616" w:rsidRDefault="00440616" w:rsidP="0055017C">
      <w:pPr>
        <w:numPr>
          <w:ilvl w:val="0"/>
          <w:numId w:val="2"/>
        </w:numPr>
        <w:autoSpaceDE w:val="0"/>
        <w:autoSpaceDN w:val="0"/>
        <w:adjustRightInd w:val="0"/>
        <w:rPr>
          <w:bCs/>
        </w:rPr>
      </w:pPr>
      <w:r w:rsidRPr="007E3F48">
        <w:rPr>
          <w:bCs/>
        </w:rPr>
        <w:t>A $40 token of appr</w:t>
      </w:r>
      <w:r>
        <w:rPr>
          <w:bCs/>
        </w:rPr>
        <w:t xml:space="preserve">eciation will be provided to </w:t>
      </w:r>
      <w:r w:rsidRPr="007E3F48">
        <w:rPr>
          <w:bCs/>
        </w:rPr>
        <w:t xml:space="preserve">participants upon completion of the interview. </w:t>
      </w:r>
      <w:r w:rsidR="00310A52">
        <w:rPr>
          <w:bCs/>
        </w:rPr>
        <w:t>(Note:</w:t>
      </w:r>
      <w:r>
        <w:rPr>
          <w:bCs/>
        </w:rPr>
        <w:t xml:space="preserve"> </w:t>
      </w:r>
      <w:r w:rsidR="0055017C" w:rsidRPr="0055017C">
        <w:rPr>
          <w:bCs/>
        </w:rPr>
        <w:t>at the time of data collection, the participating SSPs do not anticipate direct federal funds to support staff salaries</w:t>
      </w:r>
      <w:r>
        <w:rPr>
          <w:bCs/>
        </w:rPr>
        <w:t>.)</w:t>
      </w:r>
    </w:p>
    <w:p w14:paraId="12F9CB0D" w14:textId="77777777" w:rsidR="00310A52" w:rsidRPr="007E3F48" w:rsidRDefault="00310A52" w:rsidP="00310A52">
      <w:pPr>
        <w:autoSpaceDE w:val="0"/>
        <w:autoSpaceDN w:val="0"/>
        <w:adjustRightInd w:val="0"/>
        <w:ind w:left="720"/>
        <w:rPr>
          <w:bCs/>
        </w:rPr>
      </w:pPr>
    </w:p>
    <w:p w14:paraId="6B2657E3" w14:textId="7BF2B78D" w:rsidR="005342FB" w:rsidRPr="007E3F48" w:rsidRDefault="005342FB" w:rsidP="00713BC3">
      <w:pPr>
        <w:pStyle w:val="Heading1"/>
        <w:spacing w:before="0"/>
        <w:rPr>
          <w:rFonts w:cs="Times New Roman"/>
          <w:szCs w:val="24"/>
        </w:rPr>
      </w:pPr>
      <w:bookmarkStart w:id="5" w:name="_Toc517935633"/>
      <w:r w:rsidRPr="007E3F48">
        <w:rPr>
          <w:rFonts w:cs="Times New Roman"/>
          <w:szCs w:val="24"/>
        </w:rPr>
        <w:t>Tests of Procedures or Methods to be Undertaken</w:t>
      </w:r>
      <w:bookmarkEnd w:id="5"/>
    </w:p>
    <w:p w14:paraId="2978959C" w14:textId="77777777" w:rsidR="005913FE" w:rsidRPr="007E3F48" w:rsidRDefault="005913FE" w:rsidP="005913FE"/>
    <w:p w14:paraId="3412AFD6" w14:textId="3F059FB2" w:rsidR="00310A52" w:rsidRPr="007E3F48" w:rsidRDefault="00310A52" w:rsidP="00310A52">
      <w:pPr>
        <w:autoSpaceDE w:val="0"/>
        <w:autoSpaceDN w:val="0"/>
        <w:adjustRightInd w:val="0"/>
      </w:pPr>
      <w:r w:rsidRPr="007E3F48">
        <w:t>The research team includes experts with experience conducting HIV research with health departments, community-based organizations, vulnerable populations</w:t>
      </w:r>
      <w:r>
        <w:t>,</w:t>
      </w:r>
      <w:r w:rsidRPr="007E3F48">
        <w:t xml:space="preserve"> and </w:t>
      </w:r>
      <w:r>
        <w:t>using qualitative methods, including eligibility screening and in-depth</w:t>
      </w:r>
      <w:r w:rsidRPr="007E3F48">
        <w:t xml:space="preserve"> interview</w:t>
      </w:r>
      <w:r>
        <w:t>s</w:t>
      </w:r>
      <w:r w:rsidRPr="007E3F48">
        <w:t>. The contracted research</w:t>
      </w:r>
      <w:r>
        <w:t xml:space="preserve"> team will pilot test the screener</w:t>
      </w:r>
      <w:r w:rsidRPr="007E3F48">
        <w:t xml:space="preserve"> and </w:t>
      </w:r>
      <w:r>
        <w:t>in-depth interview guides with up to nine mock participants</w:t>
      </w:r>
      <w:r w:rsidRPr="007E3F48">
        <w:t xml:space="preserve"> to assess question wording, skip patterns, question sensitivity, overall flow of the interview, and to estimate response burden for each respondent. </w:t>
      </w:r>
      <w:r>
        <w:t>The contract</w:t>
      </w:r>
      <w:r w:rsidRPr="007E3F48">
        <w:t xml:space="preserve"> </w:t>
      </w:r>
      <w:r>
        <w:t>research team</w:t>
      </w:r>
      <w:r w:rsidRPr="007E3F48">
        <w:t xml:space="preserve"> will be responsible for collecting, storing, and transmitting all information gathered as part of this study. Interview transcripts and final reports will be reviewed prior to submission to the CDC to ensure no identifying names or locations are included.</w:t>
      </w:r>
    </w:p>
    <w:p w14:paraId="463706F7" w14:textId="77777777" w:rsidR="0057145B" w:rsidRPr="007E3F48" w:rsidRDefault="0057145B" w:rsidP="00713BC3">
      <w:pPr>
        <w:autoSpaceDE w:val="0"/>
        <w:autoSpaceDN w:val="0"/>
        <w:adjustRightInd w:val="0"/>
      </w:pPr>
    </w:p>
    <w:p w14:paraId="38B2B541" w14:textId="5B1E695D" w:rsidR="005342FB" w:rsidRPr="007E3F48" w:rsidRDefault="005342FB" w:rsidP="00713BC3">
      <w:pPr>
        <w:pStyle w:val="Heading1"/>
        <w:spacing w:before="0"/>
        <w:rPr>
          <w:rFonts w:cs="Times New Roman"/>
          <w:szCs w:val="24"/>
        </w:rPr>
      </w:pPr>
      <w:bookmarkStart w:id="6" w:name="_Toc517935634"/>
      <w:r w:rsidRPr="007E3F48">
        <w:rPr>
          <w:rFonts w:cs="Times New Roman"/>
          <w:szCs w:val="24"/>
        </w:rPr>
        <w:t>Individuals Consulted on Statistical Aspects and Individuals Collecting and/or Analyzing Data</w:t>
      </w:r>
      <w:bookmarkEnd w:id="6"/>
    </w:p>
    <w:p w14:paraId="38BD0BD9" w14:textId="77777777" w:rsidR="005913FE" w:rsidRPr="007E3F48" w:rsidRDefault="005913FE" w:rsidP="005913FE"/>
    <w:p w14:paraId="48C88D2E" w14:textId="0CE8C534" w:rsidR="005342FB" w:rsidRPr="007E3F48" w:rsidRDefault="008A18E1" w:rsidP="00713BC3">
      <w:r w:rsidRPr="007E3F48">
        <w:t xml:space="preserve">Exhibit </w:t>
      </w:r>
      <w:r w:rsidR="00064522">
        <w:t>5.1</w:t>
      </w:r>
      <w:r w:rsidR="003728D1" w:rsidRPr="007E3F48">
        <w:t xml:space="preserve"> below lists the study team members </w:t>
      </w:r>
      <w:r w:rsidRPr="007E3F48">
        <w:t>consulted on the aspects of research design and those who will be c</w:t>
      </w:r>
      <w:r w:rsidR="003728D1" w:rsidRPr="007E3F48">
        <w:t>ollecting and analyzing the information</w:t>
      </w:r>
      <w:r w:rsidRPr="007E3F48">
        <w:t xml:space="preserve">. Please note: The CDC staff are primarily responsible for providing technical assistance in the design and implementation of the research; assisting in the development of the research protocol and data collection instruments for CDC </w:t>
      </w:r>
      <w:r w:rsidR="00712100" w:rsidRPr="007E3F48">
        <w:t>IRB review</w:t>
      </w:r>
      <w:r w:rsidRPr="007E3F48">
        <w:t xml:space="preserve">; working with investigators to facilitate appropriate research activities; and analyzing data and presenting findings at meetings and in publications. The </w:t>
      </w:r>
      <w:r w:rsidR="00C24CB1" w:rsidRPr="007E3F48">
        <w:t xml:space="preserve">CDC </w:t>
      </w:r>
      <w:r w:rsidRPr="007E3F48">
        <w:t xml:space="preserve">staff will neither collect data from nor interact </w:t>
      </w:r>
      <w:r w:rsidR="003728D1" w:rsidRPr="007E3F48">
        <w:t xml:space="preserve">with research participants. </w:t>
      </w:r>
      <w:r w:rsidR="00F1554C">
        <w:t>Members of contract research team will collect all study-related data</w:t>
      </w:r>
      <w:r w:rsidR="003728D1" w:rsidRPr="007E3F48">
        <w:t>. No names or contact information</w:t>
      </w:r>
      <w:r w:rsidRPr="007E3F48">
        <w:t xml:space="preserve"> wi</w:t>
      </w:r>
      <w:r w:rsidR="003728D1" w:rsidRPr="007E3F48">
        <w:t>ll be linkable to information reported to the CDC</w:t>
      </w:r>
      <w:r w:rsidRPr="007E3F48">
        <w:t xml:space="preserve">. </w:t>
      </w:r>
      <w:r w:rsidR="00C24CB1" w:rsidRPr="007E3F48">
        <w:t>All members of the research team will work together to analyze the data and generate reports containing summaries of the findings.</w:t>
      </w:r>
    </w:p>
    <w:p w14:paraId="7A3465F1" w14:textId="77777777" w:rsidR="005913FE" w:rsidRPr="007E3F48" w:rsidRDefault="005913FE" w:rsidP="00713BC3"/>
    <w:p w14:paraId="465CC18D" w14:textId="45A430CB" w:rsidR="008A18E1" w:rsidRPr="007E3F48" w:rsidRDefault="007F29CE" w:rsidP="00310A52">
      <w:pPr>
        <w:pStyle w:val="Normal1"/>
      </w:pPr>
      <w:bookmarkStart w:id="7" w:name="_Toc513105197"/>
      <w:r w:rsidRPr="007E3F48">
        <w:t xml:space="preserve">Exhibit </w:t>
      </w:r>
      <w:r w:rsidR="00064522">
        <w:t>5.1</w:t>
      </w:r>
      <w:r w:rsidR="004F1900">
        <w:t>: Study</w:t>
      </w:r>
      <w:r w:rsidRPr="007E3F48">
        <w:t xml:space="preserve"> Consultants</w:t>
      </w:r>
      <w:bookmarkEnd w:id="7"/>
    </w:p>
    <w:tbl>
      <w:tblPr>
        <w:tblStyle w:val="TableGrid"/>
        <w:tblW w:w="0" w:type="auto"/>
        <w:tblLook w:val="04A0" w:firstRow="1" w:lastRow="0" w:firstColumn="1" w:lastColumn="0" w:noHBand="0" w:noVBand="1"/>
      </w:tblPr>
      <w:tblGrid>
        <w:gridCol w:w="1906"/>
        <w:gridCol w:w="2271"/>
        <w:gridCol w:w="1663"/>
        <w:gridCol w:w="3736"/>
      </w:tblGrid>
      <w:tr w:rsidR="008A18E1" w:rsidRPr="007E3F48" w14:paraId="7E78AD89" w14:textId="77777777" w:rsidTr="00776859">
        <w:tc>
          <w:tcPr>
            <w:tcW w:w="1914" w:type="dxa"/>
            <w:shd w:val="clear" w:color="auto" w:fill="F2F2F2" w:themeFill="background1" w:themeFillShade="F2"/>
          </w:tcPr>
          <w:p w14:paraId="6F7A2433" w14:textId="77777777" w:rsidR="008A18E1" w:rsidRPr="007E3F48" w:rsidRDefault="008A18E1" w:rsidP="00713BC3">
            <w:pPr>
              <w:rPr>
                <w:b/>
              </w:rPr>
            </w:pPr>
            <w:r w:rsidRPr="007E3F48">
              <w:rPr>
                <w:b/>
              </w:rPr>
              <w:t>Team Member</w:t>
            </w:r>
          </w:p>
        </w:tc>
        <w:tc>
          <w:tcPr>
            <w:tcW w:w="2277" w:type="dxa"/>
            <w:shd w:val="clear" w:color="auto" w:fill="F2F2F2" w:themeFill="background1" w:themeFillShade="F2"/>
          </w:tcPr>
          <w:p w14:paraId="3BCB9A89" w14:textId="77777777" w:rsidR="008A18E1" w:rsidRPr="007E3F48" w:rsidRDefault="008A18E1" w:rsidP="00713BC3">
            <w:pPr>
              <w:rPr>
                <w:b/>
              </w:rPr>
            </w:pPr>
            <w:r w:rsidRPr="007E3F48">
              <w:rPr>
                <w:b/>
              </w:rPr>
              <w:t>Organization</w:t>
            </w:r>
          </w:p>
        </w:tc>
        <w:tc>
          <w:tcPr>
            <w:tcW w:w="1664" w:type="dxa"/>
            <w:shd w:val="clear" w:color="auto" w:fill="F2F2F2" w:themeFill="background1" w:themeFillShade="F2"/>
          </w:tcPr>
          <w:p w14:paraId="0CF443BA" w14:textId="77777777" w:rsidR="008A18E1" w:rsidRPr="007E3F48" w:rsidRDefault="008A18E1" w:rsidP="00713BC3">
            <w:pPr>
              <w:rPr>
                <w:b/>
              </w:rPr>
            </w:pPr>
            <w:r w:rsidRPr="007E3F48">
              <w:rPr>
                <w:b/>
              </w:rPr>
              <w:t>Phone</w:t>
            </w:r>
          </w:p>
        </w:tc>
        <w:tc>
          <w:tcPr>
            <w:tcW w:w="3495" w:type="dxa"/>
            <w:shd w:val="clear" w:color="auto" w:fill="F2F2F2" w:themeFill="background1" w:themeFillShade="F2"/>
          </w:tcPr>
          <w:p w14:paraId="11D6F4C4" w14:textId="77777777" w:rsidR="008A18E1" w:rsidRPr="007E3F48" w:rsidRDefault="008A18E1" w:rsidP="00713BC3">
            <w:pPr>
              <w:rPr>
                <w:b/>
              </w:rPr>
            </w:pPr>
            <w:r w:rsidRPr="007E3F48">
              <w:rPr>
                <w:b/>
              </w:rPr>
              <w:t>Email</w:t>
            </w:r>
          </w:p>
        </w:tc>
      </w:tr>
      <w:tr w:rsidR="008A18E1" w:rsidRPr="007E3F48" w14:paraId="5F136365" w14:textId="77777777" w:rsidTr="00776859">
        <w:tc>
          <w:tcPr>
            <w:tcW w:w="1914" w:type="dxa"/>
          </w:tcPr>
          <w:p w14:paraId="76A652A8" w14:textId="12230FBC" w:rsidR="008A18E1" w:rsidRPr="007E3F48" w:rsidRDefault="005913FE" w:rsidP="00713BC3">
            <w:r w:rsidRPr="007E3F48">
              <w:t>Neal Carnes</w:t>
            </w:r>
          </w:p>
        </w:tc>
        <w:tc>
          <w:tcPr>
            <w:tcW w:w="2277" w:type="dxa"/>
          </w:tcPr>
          <w:p w14:paraId="65BDFAD4" w14:textId="77777777" w:rsidR="008A18E1" w:rsidRPr="007E3F48" w:rsidRDefault="008A18E1" w:rsidP="00713BC3">
            <w:r w:rsidRPr="007E3F48">
              <w:t>CDC</w:t>
            </w:r>
          </w:p>
        </w:tc>
        <w:tc>
          <w:tcPr>
            <w:tcW w:w="1664" w:type="dxa"/>
          </w:tcPr>
          <w:p w14:paraId="444C8456" w14:textId="7718B773" w:rsidR="008A18E1" w:rsidRPr="007E3F48" w:rsidRDefault="005913FE" w:rsidP="00713BC3">
            <w:r w:rsidRPr="007E3F48">
              <w:t>404-718-5379</w:t>
            </w:r>
          </w:p>
        </w:tc>
        <w:tc>
          <w:tcPr>
            <w:tcW w:w="3495" w:type="dxa"/>
          </w:tcPr>
          <w:p w14:paraId="467DB19B" w14:textId="2D2C361F" w:rsidR="008A18E1" w:rsidRPr="007E3F48" w:rsidRDefault="005913FE" w:rsidP="00713BC3">
            <w:r w:rsidRPr="007E3F48">
              <w:t>mwi2@cdc.gov</w:t>
            </w:r>
          </w:p>
        </w:tc>
      </w:tr>
      <w:tr w:rsidR="008A18E1" w:rsidRPr="007E3F48" w14:paraId="477A641E" w14:textId="77777777" w:rsidTr="00776859">
        <w:tc>
          <w:tcPr>
            <w:tcW w:w="1914" w:type="dxa"/>
          </w:tcPr>
          <w:p w14:paraId="05D8FC9A" w14:textId="25BB73A4" w:rsidR="008A18E1" w:rsidRPr="007E3F48" w:rsidRDefault="005913FE" w:rsidP="00713BC3">
            <w:r w:rsidRPr="007E3F48">
              <w:t>Alice Asher</w:t>
            </w:r>
          </w:p>
        </w:tc>
        <w:tc>
          <w:tcPr>
            <w:tcW w:w="2277" w:type="dxa"/>
          </w:tcPr>
          <w:p w14:paraId="705F4A6D" w14:textId="77777777" w:rsidR="008A18E1" w:rsidRPr="007E3F48" w:rsidRDefault="008A18E1" w:rsidP="00713BC3">
            <w:r w:rsidRPr="007E3F48">
              <w:t>CDC</w:t>
            </w:r>
          </w:p>
        </w:tc>
        <w:tc>
          <w:tcPr>
            <w:tcW w:w="1664" w:type="dxa"/>
          </w:tcPr>
          <w:p w14:paraId="12B7376E" w14:textId="7916C189" w:rsidR="008A18E1" w:rsidRPr="007E3F48" w:rsidRDefault="005913FE" w:rsidP="00713BC3">
            <w:r w:rsidRPr="007E3F48">
              <w:t>404-718-8284</w:t>
            </w:r>
          </w:p>
        </w:tc>
        <w:tc>
          <w:tcPr>
            <w:tcW w:w="3495" w:type="dxa"/>
          </w:tcPr>
          <w:p w14:paraId="19D625F2" w14:textId="77753FAB" w:rsidR="008A18E1" w:rsidRPr="007E3F48" w:rsidRDefault="005913FE" w:rsidP="00713BC3">
            <w:r w:rsidRPr="007E3F48">
              <w:t>luq1@cdc.gov</w:t>
            </w:r>
          </w:p>
        </w:tc>
      </w:tr>
      <w:tr w:rsidR="00C34C13" w:rsidRPr="007E3F48" w14:paraId="278B23EB" w14:textId="77777777" w:rsidTr="00776859">
        <w:tc>
          <w:tcPr>
            <w:tcW w:w="1914" w:type="dxa"/>
          </w:tcPr>
          <w:p w14:paraId="3D5FBD5F" w14:textId="1F01AA7F" w:rsidR="00C34C13" w:rsidRPr="007E3F48" w:rsidRDefault="00C34C13" w:rsidP="00713BC3">
            <w:r w:rsidRPr="007E3F48">
              <w:t>Patricia Bessler</w:t>
            </w:r>
          </w:p>
        </w:tc>
        <w:tc>
          <w:tcPr>
            <w:tcW w:w="2277" w:type="dxa"/>
          </w:tcPr>
          <w:p w14:paraId="1CF0C3A0" w14:textId="1DF68422" w:rsidR="00C34C13" w:rsidRPr="007E3F48" w:rsidRDefault="00C34C13" w:rsidP="00713BC3">
            <w:r w:rsidRPr="007E3F48">
              <w:t>CDC</w:t>
            </w:r>
          </w:p>
        </w:tc>
        <w:tc>
          <w:tcPr>
            <w:tcW w:w="1664" w:type="dxa"/>
          </w:tcPr>
          <w:p w14:paraId="5B8D89FF" w14:textId="1537D675" w:rsidR="00C34C13" w:rsidRPr="007E3F48" w:rsidRDefault="00C34C13" w:rsidP="00713BC3">
            <w:r w:rsidRPr="007E3F48">
              <w:t>404-639-8239</w:t>
            </w:r>
          </w:p>
        </w:tc>
        <w:tc>
          <w:tcPr>
            <w:tcW w:w="3495" w:type="dxa"/>
          </w:tcPr>
          <w:p w14:paraId="5FF3D04E" w14:textId="1A2B12A2" w:rsidR="00C34C13" w:rsidRPr="007E3F48" w:rsidRDefault="00C34C13" w:rsidP="00713BC3">
            <w:r w:rsidRPr="007E3F48">
              <w:t>vey4@cdc.gov</w:t>
            </w:r>
          </w:p>
        </w:tc>
      </w:tr>
      <w:tr w:rsidR="003728D1" w:rsidRPr="007E3F48" w14:paraId="6B737570" w14:textId="77777777" w:rsidTr="00776859">
        <w:tc>
          <w:tcPr>
            <w:tcW w:w="1914" w:type="dxa"/>
          </w:tcPr>
          <w:p w14:paraId="4B647D8C" w14:textId="34EDD273" w:rsidR="003728D1" w:rsidRPr="007E3F48" w:rsidRDefault="003728D1" w:rsidP="00713BC3">
            <w:r w:rsidRPr="007E3F48">
              <w:t>Michele Bohm</w:t>
            </w:r>
          </w:p>
        </w:tc>
        <w:tc>
          <w:tcPr>
            <w:tcW w:w="2277" w:type="dxa"/>
          </w:tcPr>
          <w:p w14:paraId="693136CE" w14:textId="110C166B" w:rsidR="003728D1" w:rsidRPr="007E3F48" w:rsidRDefault="003728D1" w:rsidP="00713BC3">
            <w:r w:rsidRPr="007E3F48">
              <w:t>CDC</w:t>
            </w:r>
          </w:p>
        </w:tc>
        <w:tc>
          <w:tcPr>
            <w:tcW w:w="1664" w:type="dxa"/>
          </w:tcPr>
          <w:p w14:paraId="20105999" w14:textId="0B98E1FA" w:rsidR="003728D1" w:rsidRPr="007E3F48" w:rsidRDefault="003728D1" w:rsidP="00713BC3">
            <w:r w:rsidRPr="007E3F48">
              <w:t>770.488.3928</w:t>
            </w:r>
          </w:p>
        </w:tc>
        <w:tc>
          <w:tcPr>
            <w:tcW w:w="3495" w:type="dxa"/>
          </w:tcPr>
          <w:p w14:paraId="2E4A177A" w14:textId="16721653" w:rsidR="003728D1" w:rsidRPr="007E3F48" w:rsidRDefault="003728D1" w:rsidP="00713BC3">
            <w:r w:rsidRPr="007E3F48">
              <w:t>evd5@cdc.gov</w:t>
            </w:r>
          </w:p>
        </w:tc>
      </w:tr>
      <w:tr w:rsidR="008A18E1" w:rsidRPr="007E3F48" w14:paraId="760E3C8D" w14:textId="77777777" w:rsidTr="00776859">
        <w:tc>
          <w:tcPr>
            <w:tcW w:w="1914" w:type="dxa"/>
          </w:tcPr>
          <w:p w14:paraId="23AF932F" w14:textId="77777777" w:rsidR="008A18E1" w:rsidRPr="007E3F48" w:rsidRDefault="00DE77DD" w:rsidP="00713BC3">
            <w:r w:rsidRPr="007E3F48">
              <w:t>Alisu Schoua-Glusberg</w:t>
            </w:r>
          </w:p>
        </w:tc>
        <w:tc>
          <w:tcPr>
            <w:tcW w:w="2277" w:type="dxa"/>
          </w:tcPr>
          <w:p w14:paraId="21AE3058" w14:textId="77777777" w:rsidR="008A18E1" w:rsidRPr="007E3F48" w:rsidRDefault="00DE77DD" w:rsidP="00713BC3">
            <w:r w:rsidRPr="007E3F48">
              <w:t>Research Support Services</w:t>
            </w:r>
          </w:p>
        </w:tc>
        <w:tc>
          <w:tcPr>
            <w:tcW w:w="1664" w:type="dxa"/>
          </w:tcPr>
          <w:p w14:paraId="32815146" w14:textId="77777777" w:rsidR="008A18E1" w:rsidRPr="007E3F48" w:rsidRDefault="00DE77DD" w:rsidP="00713BC3">
            <w:r w:rsidRPr="007E3F48">
              <w:t>847-864-5677</w:t>
            </w:r>
          </w:p>
        </w:tc>
        <w:tc>
          <w:tcPr>
            <w:tcW w:w="3495" w:type="dxa"/>
          </w:tcPr>
          <w:p w14:paraId="2617B1D7" w14:textId="77777777" w:rsidR="008A18E1" w:rsidRPr="007E3F48" w:rsidRDefault="00DE77DD" w:rsidP="00713BC3">
            <w:r w:rsidRPr="007E3F48">
              <w:t>alisu@researchsupportservices.com</w:t>
            </w:r>
          </w:p>
        </w:tc>
      </w:tr>
      <w:tr w:rsidR="008A18E1" w:rsidRPr="007E3F48" w14:paraId="64D7ACEE" w14:textId="77777777" w:rsidTr="00776859">
        <w:tc>
          <w:tcPr>
            <w:tcW w:w="1914" w:type="dxa"/>
          </w:tcPr>
          <w:p w14:paraId="1B35D6F3" w14:textId="478B7136" w:rsidR="008A18E1" w:rsidRPr="007E3F48" w:rsidRDefault="00C34C13" w:rsidP="00713BC3">
            <w:r w:rsidRPr="007E3F48">
              <w:t>Casey Tesfaye</w:t>
            </w:r>
          </w:p>
        </w:tc>
        <w:tc>
          <w:tcPr>
            <w:tcW w:w="2277" w:type="dxa"/>
          </w:tcPr>
          <w:p w14:paraId="7B83E724" w14:textId="77777777" w:rsidR="008A18E1" w:rsidRPr="007E3F48" w:rsidRDefault="00DE77DD" w:rsidP="00713BC3">
            <w:r w:rsidRPr="007E3F48">
              <w:t>Research Support Services</w:t>
            </w:r>
          </w:p>
        </w:tc>
        <w:tc>
          <w:tcPr>
            <w:tcW w:w="1664" w:type="dxa"/>
          </w:tcPr>
          <w:p w14:paraId="0E473922" w14:textId="77777777" w:rsidR="008A18E1" w:rsidRPr="007E3F48" w:rsidRDefault="00DE77DD" w:rsidP="00713BC3">
            <w:r w:rsidRPr="007E3F48">
              <w:t>847-864-5677</w:t>
            </w:r>
          </w:p>
        </w:tc>
        <w:tc>
          <w:tcPr>
            <w:tcW w:w="3495" w:type="dxa"/>
          </w:tcPr>
          <w:p w14:paraId="5D6773F0" w14:textId="198AFA7D" w:rsidR="008A18E1" w:rsidRPr="007E3F48" w:rsidRDefault="00C34C13" w:rsidP="00713BC3">
            <w:r w:rsidRPr="007E3F48">
              <w:t>casey</w:t>
            </w:r>
            <w:r w:rsidR="00DE77DD" w:rsidRPr="007E3F48">
              <w:t>@researchsupportservices.com</w:t>
            </w:r>
          </w:p>
        </w:tc>
      </w:tr>
      <w:tr w:rsidR="007F29CE" w:rsidRPr="007E3F48" w14:paraId="09B1FE9F" w14:textId="77777777" w:rsidTr="00776859">
        <w:tc>
          <w:tcPr>
            <w:tcW w:w="1914" w:type="dxa"/>
          </w:tcPr>
          <w:p w14:paraId="7719144E" w14:textId="77777777" w:rsidR="007F29CE" w:rsidRPr="007E3F48" w:rsidRDefault="00DE77DD" w:rsidP="00713BC3">
            <w:r w:rsidRPr="007E3F48">
              <w:t>Paula Frew</w:t>
            </w:r>
          </w:p>
        </w:tc>
        <w:tc>
          <w:tcPr>
            <w:tcW w:w="2277" w:type="dxa"/>
          </w:tcPr>
          <w:p w14:paraId="182CF571" w14:textId="77777777" w:rsidR="007F29CE" w:rsidRPr="007E3F48" w:rsidRDefault="00DE77DD" w:rsidP="00713BC3">
            <w:r w:rsidRPr="007E3F48">
              <w:t>Emory University</w:t>
            </w:r>
          </w:p>
        </w:tc>
        <w:tc>
          <w:tcPr>
            <w:tcW w:w="1664" w:type="dxa"/>
          </w:tcPr>
          <w:p w14:paraId="0FD0A255" w14:textId="77777777" w:rsidR="007F29CE" w:rsidRPr="007E3F48" w:rsidRDefault="00DE77DD" w:rsidP="00713BC3">
            <w:r w:rsidRPr="007E3F48">
              <w:t>404-712-8546</w:t>
            </w:r>
          </w:p>
        </w:tc>
        <w:tc>
          <w:tcPr>
            <w:tcW w:w="3495" w:type="dxa"/>
          </w:tcPr>
          <w:p w14:paraId="51F045C9" w14:textId="77777777" w:rsidR="007F29CE" w:rsidRPr="007E3F48" w:rsidRDefault="00DE77DD" w:rsidP="00713BC3">
            <w:r w:rsidRPr="007E3F48">
              <w:t>pfrew@emory.edu</w:t>
            </w:r>
          </w:p>
        </w:tc>
      </w:tr>
      <w:tr w:rsidR="007F29CE" w:rsidRPr="007E3F48" w14:paraId="3A0F3174" w14:textId="77777777" w:rsidTr="00776859">
        <w:tc>
          <w:tcPr>
            <w:tcW w:w="1914" w:type="dxa"/>
          </w:tcPr>
          <w:p w14:paraId="0C81E1FF" w14:textId="77777777" w:rsidR="007F29CE" w:rsidRPr="007E3F48" w:rsidRDefault="00DE77DD" w:rsidP="00713BC3">
            <w:r w:rsidRPr="007E3F48">
              <w:t>Laura Randall</w:t>
            </w:r>
          </w:p>
        </w:tc>
        <w:tc>
          <w:tcPr>
            <w:tcW w:w="2277" w:type="dxa"/>
          </w:tcPr>
          <w:p w14:paraId="6DC7AB02" w14:textId="77777777" w:rsidR="007F29CE" w:rsidRPr="007E3F48" w:rsidRDefault="00DE77DD" w:rsidP="00713BC3">
            <w:r w:rsidRPr="007E3F48">
              <w:t>Emory University</w:t>
            </w:r>
          </w:p>
        </w:tc>
        <w:tc>
          <w:tcPr>
            <w:tcW w:w="1664" w:type="dxa"/>
          </w:tcPr>
          <w:p w14:paraId="1FF84E7C" w14:textId="08B1C386" w:rsidR="007F29CE" w:rsidRPr="007E3F48" w:rsidRDefault="00F615AE" w:rsidP="00713BC3">
            <w:r w:rsidRPr="007E3F48">
              <w:t>404-727-2994</w:t>
            </w:r>
          </w:p>
        </w:tc>
        <w:tc>
          <w:tcPr>
            <w:tcW w:w="3495" w:type="dxa"/>
          </w:tcPr>
          <w:p w14:paraId="13E7AE1C" w14:textId="77777777" w:rsidR="007F29CE" w:rsidRPr="007E3F48" w:rsidRDefault="00DE77DD" w:rsidP="00713BC3">
            <w:r w:rsidRPr="007E3F48">
              <w:t>laura.randall@emory.edu</w:t>
            </w:r>
          </w:p>
        </w:tc>
      </w:tr>
      <w:tr w:rsidR="007F29CE" w:rsidRPr="007E3F48" w14:paraId="028A1C99" w14:textId="77777777" w:rsidTr="00776859">
        <w:tc>
          <w:tcPr>
            <w:tcW w:w="1914" w:type="dxa"/>
          </w:tcPr>
          <w:p w14:paraId="17A3A0DA" w14:textId="704D2B3D" w:rsidR="007F29CE" w:rsidRPr="007E3F48" w:rsidRDefault="009467D2" w:rsidP="00713BC3">
            <w:r w:rsidRPr="007E3F48">
              <w:t>Bryan Gale</w:t>
            </w:r>
          </w:p>
        </w:tc>
        <w:tc>
          <w:tcPr>
            <w:tcW w:w="2277" w:type="dxa"/>
          </w:tcPr>
          <w:p w14:paraId="7B5E7B98" w14:textId="4C803746" w:rsidR="007F29CE" w:rsidRPr="007E3F48" w:rsidRDefault="009467D2" w:rsidP="00713BC3">
            <w:pPr>
              <w:rPr>
                <w:b/>
              </w:rPr>
            </w:pPr>
            <w:r w:rsidRPr="007E3F48">
              <w:t>IMPAQ International</w:t>
            </w:r>
          </w:p>
        </w:tc>
        <w:tc>
          <w:tcPr>
            <w:tcW w:w="1664" w:type="dxa"/>
          </w:tcPr>
          <w:p w14:paraId="72B88375" w14:textId="76986065" w:rsidR="007F29CE" w:rsidRPr="007E3F48" w:rsidRDefault="00F615AE" w:rsidP="00713BC3">
            <w:r w:rsidRPr="007E3F48">
              <w:t>443-259-5186</w:t>
            </w:r>
          </w:p>
        </w:tc>
        <w:tc>
          <w:tcPr>
            <w:tcW w:w="3495" w:type="dxa"/>
          </w:tcPr>
          <w:p w14:paraId="2B98087B" w14:textId="72700071" w:rsidR="007F29CE" w:rsidRPr="007E3F48" w:rsidRDefault="009467D2" w:rsidP="00713BC3">
            <w:r w:rsidRPr="007E3F48">
              <w:t>bgale@impaqint.com</w:t>
            </w:r>
          </w:p>
        </w:tc>
      </w:tr>
      <w:tr w:rsidR="00D025A5" w:rsidRPr="007E3F48" w14:paraId="2A684F21" w14:textId="77777777" w:rsidTr="00776859">
        <w:tc>
          <w:tcPr>
            <w:tcW w:w="1914" w:type="dxa"/>
          </w:tcPr>
          <w:p w14:paraId="0777B8C2" w14:textId="77777777" w:rsidR="00D025A5" w:rsidRPr="007E3F48" w:rsidRDefault="00DE77DD" w:rsidP="00713BC3">
            <w:r w:rsidRPr="007E3F48">
              <w:t>Valerie Betley</w:t>
            </w:r>
          </w:p>
        </w:tc>
        <w:tc>
          <w:tcPr>
            <w:tcW w:w="2277" w:type="dxa"/>
          </w:tcPr>
          <w:p w14:paraId="16F78D2C" w14:textId="77777777" w:rsidR="00D025A5" w:rsidRPr="007E3F48" w:rsidRDefault="00DE77DD" w:rsidP="00713BC3">
            <w:r w:rsidRPr="007E3F48">
              <w:t>IMPAQ International</w:t>
            </w:r>
          </w:p>
        </w:tc>
        <w:tc>
          <w:tcPr>
            <w:tcW w:w="1664" w:type="dxa"/>
          </w:tcPr>
          <w:p w14:paraId="31EF9F47" w14:textId="3437AAC2" w:rsidR="00D025A5" w:rsidRPr="007E3F48" w:rsidRDefault="00F615AE" w:rsidP="00713BC3">
            <w:r w:rsidRPr="007E3F48">
              <w:t>443-259-5196</w:t>
            </w:r>
          </w:p>
        </w:tc>
        <w:tc>
          <w:tcPr>
            <w:tcW w:w="3495" w:type="dxa"/>
          </w:tcPr>
          <w:p w14:paraId="50BE2A44" w14:textId="77777777" w:rsidR="00D025A5" w:rsidRPr="007E3F48" w:rsidRDefault="00DE77DD" w:rsidP="00713BC3">
            <w:r w:rsidRPr="007E3F48">
              <w:t>vbetley@impaqint.com</w:t>
            </w:r>
          </w:p>
        </w:tc>
      </w:tr>
      <w:tr w:rsidR="009467D2" w:rsidRPr="007E3F48" w14:paraId="3675AD5D" w14:textId="77777777" w:rsidTr="00776859">
        <w:tc>
          <w:tcPr>
            <w:tcW w:w="1914" w:type="dxa"/>
          </w:tcPr>
          <w:p w14:paraId="46110A4A" w14:textId="51DE2534" w:rsidR="009467D2" w:rsidRPr="007E3F48" w:rsidRDefault="009467D2" w:rsidP="00713BC3">
            <w:r w:rsidRPr="007E3F48">
              <w:t>Elizabeth Gall</w:t>
            </w:r>
          </w:p>
        </w:tc>
        <w:tc>
          <w:tcPr>
            <w:tcW w:w="2277" w:type="dxa"/>
          </w:tcPr>
          <w:p w14:paraId="16C4914D" w14:textId="3CC20132" w:rsidR="009467D2" w:rsidRPr="007E3F48" w:rsidRDefault="009467D2" w:rsidP="00713BC3">
            <w:r w:rsidRPr="007E3F48">
              <w:t>IMPAQ International</w:t>
            </w:r>
          </w:p>
        </w:tc>
        <w:tc>
          <w:tcPr>
            <w:tcW w:w="1664" w:type="dxa"/>
          </w:tcPr>
          <w:p w14:paraId="0E06F757" w14:textId="4209120B" w:rsidR="009467D2" w:rsidRPr="007E3F48" w:rsidRDefault="00F615AE" w:rsidP="00713BC3">
            <w:r w:rsidRPr="007E3F48">
              <w:t>443-259-5216</w:t>
            </w:r>
          </w:p>
        </w:tc>
        <w:tc>
          <w:tcPr>
            <w:tcW w:w="3495" w:type="dxa"/>
          </w:tcPr>
          <w:p w14:paraId="3C4B7935" w14:textId="0E6A026A" w:rsidR="009467D2" w:rsidRPr="007E3F48" w:rsidRDefault="009467D2" w:rsidP="00713BC3">
            <w:r w:rsidRPr="007E3F48">
              <w:t>egall@impaqint.com</w:t>
            </w:r>
          </w:p>
        </w:tc>
      </w:tr>
    </w:tbl>
    <w:p w14:paraId="4870FAB6" w14:textId="77777777" w:rsidR="00310A52" w:rsidRDefault="00310A52" w:rsidP="00310A52"/>
    <w:p w14:paraId="71FD3C15" w14:textId="77777777" w:rsidR="00310A52" w:rsidRDefault="00310A52">
      <w:pPr>
        <w:spacing w:after="200" w:line="276" w:lineRule="auto"/>
      </w:pPr>
      <w:r>
        <w:br w:type="page"/>
      </w:r>
    </w:p>
    <w:p w14:paraId="2236D140" w14:textId="50C6B43C" w:rsidR="000C566C" w:rsidRPr="007E3F48" w:rsidRDefault="00310A52" w:rsidP="00310A52">
      <w:r>
        <w:t>R</w:t>
      </w:r>
      <w:r w:rsidR="00013F21" w:rsidRPr="007E3F48">
        <w:t>eferences</w:t>
      </w:r>
    </w:p>
    <w:p w14:paraId="0B03EDA7" w14:textId="77777777" w:rsidR="000C566C" w:rsidRPr="007E3F48" w:rsidRDefault="000C566C" w:rsidP="00310A52"/>
    <w:p w14:paraId="426DCFAB" w14:textId="77777777" w:rsidR="006F4AE0" w:rsidRPr="007E3F48" w:rsidRDefault="000C566C" w:rsidP="006F4AE0">
      <w:pPr>
        <w:pStyle w:val="EndNoteBibliography"/>
        <w:ind w:left="720" w:hanging="720"/>
      </w:pPr>
      <w:r w:rsidRPr="007E3F48">
        <w:fldChar w:fldCharType="begin"/>
      </w:r>
      <w:r w:rsidRPr="007E3F48">
        <w:instrText xml:space="preserve"> ADDIN EN.REFLIST </w:instrText>
      </w:r>
      <w:r w:rsidRPr="007E3F48">
        <w:fldChar w:fldCharType="separate"/>
      </w:r>
      <w:r w:rsidR="006F4AE0" w:rsidRPr="007E3F48">
        <w:t>1.</w:t>
      </w:r>
      <w:r w:rsidR="006F4AE0" w:rsidRPr="007E3F48">
        <w:tab/>
        <w:t xml:space="preserve">Van Handel MM, Rose CE, Hallisey EJ, et al. County-Level Vulnerability Assessment for Rapid Dissemination of HIV or HCV Infections Among Persons Who Inject Drugs, United States. </w:t>
      </w:r>
      <w:r w:rsidR="006F4AE0" w:rsidRPr="007E3F48">
        <w:rPr>
          <w:i/>
        </w:rPr>
        <w:t xml:space="preserve">J Acquir Immune Defic Syndr. </w:t>
      </w:r>
      <w:r w:rsidR="006F4AE0" w:rsidRPr="007E3F48">
        <w:t>2016;73(3):323-331.</w:t>
      </w:r>
    </w:p>
    <w:p w14:paraId="717826A2" w14:textId="77777777" w:rsidR="006F4AE0" w:rsidRPr="007E3F48" w:rsidRDefault="006F4AE0" w:rsidP="006F4AE0">
      <w:pPr>
        <w:pStyle w:val="EndNoteBibliography"/>
        <w:ind w:left="720" w:hanging="720"/>
      </w:pPr>
      <w:r w:rsidRPr="007E3F48">
        <w:t>2.</w:t>
      </w:r>
      <w:r w:rsidRPr="007E3F48">
        <w:tab/>
        <w:t xml:space="preserve">Wejnert C, Hess KL, Hall HI, et al. Vital Signs: Trends in HIV Diagnoses, Risk Behaviors, and Prevention Among Persons Who Inject Drugs - United States. </w:t>
      </w:r>
      <w:r w:rsidRPr="007E3F48">
        <w:rPr>
          <w:i/>
        </w:rPr>
        <w:t xml:space="preserve">MMWR Morb Mortal Wkly Rep. </w:t>
      </w:r>
      <w:r w:rsidRPr="007E3F48">
        <w:t>2016;65(47):1336-1342.</w:t>
      </w:r>
    </w:p>
    <w:p w14:paraId="2CCF8EF2" w14:textId="77777777" w:rsidR="006F4AE0" w:rsidRPr="007E3F48" w:rsidRDefault="006F4AE0" w:rsidP="006F4AE0">
      <w:pPr>
        <w:pStyle w:val="EndNoteBibliography"/>
        <w:ind w:left="720" w:hanging="720"/>
      </w:pPr>
      <w:r w:rsidRPr="007E3F48">
        <w:t>3.</w:t>
      </w:r>
      <w:r w:rsidRPr="007E3F48">
        <w:tab/>
        <w:t xml:space="preserve">Caldwell JT, Ford CL, Wallace SP, Wang MC, Takahashi LM. Intersection of living in a rural versus urban area and race/ethnicity in explaining access to health care in the United States. </w:t>
      </w:r>
      <w:r w:rsidRPr="007E3F48">
        <w:rPr>
          <w:i/>
        </w:rPr>
        <w:t xml:space="preserve">American journal of public health. </w:t>
      </w:r>
      <w:r w:rsidRPr="007E3F48">
        <w:t>2016;106(8):1463-1469.</w:t>
      </w:r>
    </w:p>
    <w:p w14:paraId="4A95C3BE" w14:textId="77777777" w:rsidR="006F4AE0" w:rsidRPr="007E3F48" w:rsidRDefault="006F4AE0" w:rsidP="006F4AE0">
      <w:pPr>
        <w:pStyle w:val="EndNoteBibliography"/>
        <w:ind w:left="720" w:hanging="720"/>
      </w:pPr>
      <w:r w:rsidRPr="007E3F48">
        <w:t>4.</w:t>
      </w:r>
      <w:r w:rsidRPr="007E3F48">
        <w:tab/>
        <w:t xml:space="preserve">Keyes KM, Cerdá M, Brady JE, Havens JR, Galea S. Understanding the Rural–Urban Differences in Nonmedical Prescription Opioid Use and Abuse in the United States. </w:t>
      </w:r>
      <w:r w:rsidRPr="007E3F48">
        <w:rPr>
          <w:i/>
        </w:rPr>
        <w:t xml:space="preserve">American Journal of Public Health. </w:t>
      </w:r>
      <w:r w:rsidRPr="007E3F48">
        <w:t>2014;104(2):e52-e59.</w:t>
      </w:r>
    </w:p>
    <w:p w14:paraId="6BA3C425" w14:textId="77777777" w:rsidR="006F4AE0" w:rsidRPr="007E3F48" w:rsidRDefault="006F4AE0" w:rsidP="006F4AE0">
      <w:pPr>
        <w:pStyle w:val="EndNoteBibliography"/>
        <w:ind w:left="720" w:hanging="720"/>
      </w:pPr>
      <w:r w:rsidRPr="007E3F48">
        <w:t>5.</w:t>
      </w:r>
      <w:r w:rsidRPr="007E3F48">
        <w:tab/>
        <w:t xml:space="preserve">Twohey M. Mike Pence's Response to H.I.V. Outbreak: Prayer, Then a Change of Heart. </w:t>
      </w:r>
      <w:r w:rsidRPr="007E3F48">
        <w:rPr>
          <w:i/>
        </w:rPr>
        <w:t>The New York Times.</w:t>
      </w:r>
      <w:r w:rsidRPr="007E3F48">
        <w:t xml:space="preserve"> August 8, 2016.</w:t>
      </w:r>
    </w:p>
    <w:p w14:paraId="53F6065A" w14:textId="77777777" w:rsidR="006F4AE0" w:rsidRPr="007E3F48" w:rsidRDefault="006F4AE0" w:rsidP="006F4AE0">
      <w:pPr>
        <w:pStyle w:val="EndNoteBibliography"/>
        <w:ind w:left="720" w:hanging="720"/>
      </w:pPr>
      <w:r w:rsidRPr="007E3F48">
        <w:t>6.</w:t>
      </w:r>
      <w:r w:rsidRPr="007E3F48">
        <w:tab/>
        <w:t xml:space="preserve">Peters PJ, Pontones P, Hoover KW, et al. HIV Infection Linked to Injection Use of Oxymorphone in Indiana, 2014-2015. </w:t>
      </w:r>
      <w:r w:rsidRPr="007E3F48">
        <w:rPr>
          <w:i/>
        </w:rPr>
        <w:t xml:space="preserve">N Engl J Med. </w:t>
      </w:r>
      <w:r w:rsidRPr="007E3F48">
        <w:t>2016;375(3):229-239.</w:t>
      </w:r>
    </w:p>
    <w:p w14:paraId="44A5C849" w14:textId="6DFF4BD5" w:rsidR="00302D00" w:rsidRPr="007E3F48" w:rsidRDefault="000C566C" w:rsidP="00713BC3">
      <w:r w:rsidRPr="007E3F48">
        <w:fldChar w:fldCharType="end"/>
      </w:r>
    </w:p>
    <w:sectPr w:rsidR="00302D00" w:rsidRPr="007E3F48" w:rsidSect="00776859">
      <w:footerReference w:type="default" r:id="rId9"/>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97574" w14:textId="77777777" w:rsidR="00C84CD9" w:rsidRDefault="00C84CD9" w:rsidP="008B5D54">
      <w:r>
        <w:separator/>
      </w:r>
    </w:p>
  </w:endnote>
  <w:endnote w:type="continuationSeparator" w:id="0">
    <w:p w14:paraId="4DD8B38E" w14:textId="77777777" w:rsidR="00C84CD9" w:rsidRDefault="00C84CD9"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164076"/>
      <w:docPartObj>
        <w:docPartGallery w:val="Page Numbers (Bottom of Page)"/>
        <w:docPartUnique/>
      </w:docPartObj>
    </w:sdtPr>
    <w:sdtEndPr>
      <w:rPr>
        <w:noProof/>
      </w:rPr>
    </w:sdtEndPr>
    <w:sdtContent>
      <w:p w14:paraId="3EB197DD" w14:textId="53DE2CAE" w:rsidR="00C84CD9" w:rsidRDefault="00C84CD9">
        <w:pPr>
          <w:pStyle w:val="Footer"/>
          <w:jc w:val="right"/>
        </w:pPr>
        <w:r>
          <w:fldChar w:fldCharType="begin"/>
        </w:r>
        <w:r>
          <w:instrText xml:space="preserve"> PAGE   \* MERGEFORMAT </w:instrText>
        </w:r>
        <w:r>
          <w:fldChar w:fldCharType="separate"/>
        </w:r>
        <w:r w:rsidR="005A5391">
          <w:rPr>
            <w:noProof/>
          </w:rPr>
          <w:t>1</w:t>
        </w:r>
        <w:r>
          <w:rPr>
            <w:noProof/>
          </w:rPr>
          <w:fldChar w:fldCharType="end"/>
        </w:r>
      </w:p>
    </w:sdtContent>
  </w:sdt>
  <w:p w14:paraId="3E1BBBF9" w14:textId="77777777" w:rsidR="00C84CD9" w:rsidRDefault="00C84C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6F71FD" w14:textId="77777777" w:rsidR="00C84CD9" w:rsidRDefault="00C84CD9" w:rsidP="008B5D54">
      <w:r>
        <w:separator/>
      </w:r>
    </w:p>
  </w:footnote>
  <w:footnote w:type="continuationSeparator" w:id="0">
    <w:p w14:paraId="52B27953" w14:textId="77777777" w:rsidR="00C84CD9" w:rsidRDefault="00C84CD9"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4565D"/>
    <w:multiLevelType w:val="hybridMultilevel"/>
    <w:tmpl w:val="EDA8D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E77312"/>
    <w:multiLevelType w:val="hybridMultilevel"/>
    <w:tmpl w:val="AEC06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E964D9"/>
    <w:multiLevelType w:val="hybridMultilevel"/>
    <w:tmpl w:val="5596E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A12F58"/>
    <w:multiLevelType w:val="hybridMultilevel"/>
    <w:tmpl w:val="ECFC2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196D2D"/>
    <w:multiLevelType w:val="hybridMultilevel"/>
    <w:tmpl w:val="44DC1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D549DE"/>
    <w:multiLevelType w:val="hybridMultilevel"/>
    <w:tmpl w:val="F2CC025C"/>
    <w:lvl w:ilvl="0" w:tplc="2C481AD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DD0B65"/>
    <w:multiLevelType w:val="hybridMultilevel"/>
    <w:tmpl w:val="FF4485BA"/>
    <w:lvl w:ilvl="0" w:tplc="56E0602C">
      <w:start w:val="1"/>
      <w:numFmt w:val="bullet"/>
      <w:lvlText w:val=""/>
      <w:lvlJc w:val="left"/>
      <w:pPr>
        <w:ind w:left="720" w:hanging="360"/>
      </w:pPr>
      <w:rPr>
        <w:rFonts w:ascii="Wingdings" w:hAnsi="Wingdings" w:hint="default"/>
        <w:color w:val="auto"/>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2EDA1BB3"/>
    <w:multiLevelType w:val="hybridMultilevel"/>
    <w:tmpl w:val="A354449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nsid w:val="31D045A6"/>
    <w:multiLevelType w:val="hybridMultilevel"/>
    <w:tmpl w:val="4FF84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727B07"/>
    <w:multiLevelType w:val="hybridMultilevel"/>
    <w:tmpl w:val="42E82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567AD2"/>
    <w:multiLevelType w:val="hybridMultilevel"/>
    <w:tmpl w:val="48704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A4317B"/>
    <w:multiLevelType w:val="hybridMultilevel"/>
    <w:tmpl w:val="842E7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883067"/>
    <w:multiLevelType w:val="hybridMultilevel"/>
    <w:tmpl w:val="28AED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B64139"/>
    <w:multiLevelType w:val="hybridMultilevel"/>
    <w:tmpl w:val="29807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4092DDF"/>
    <w:multiLevelType w:val="hybridMultilevel"/>
    <w:tmpl w:val="1EA64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8FB12C7"/>
    <w:multiLevelType w:val="multilevel"/>
    <w:tmpl w:val="93B4C76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5"/>
  </w:num>
  <w:num w:numId="2">
    <w:abstractNumId w:val="6"/>
  </w:num>
  <w:num w:numId="3">
    <w:abstractNumId w:val="12"/>
  </w:num>
  <w:num w:numId="4">
    <w:abstractNumId w:val="11"/>
  </w:num>
  <w:num w:numId="5">
    <w:abstractNumId w:val="13"/>
  </w:num>
  <w:num w:numId="6">
    <w:abstractNumId w:val="2"/>
  </w:num>
  <w:num w:numId="7">
    <w:abstractNumId w:val="0"/>
  </w:num>
  <w:num w:numId="8">
    <w:abstractNumId w:val="6"/>
  </w:num>
  <w:num w:numId="9">
    <w:abstractNumId w:val="8"/>
  </w:num>
  <w:num w:numId="10">
    <w:abstractNumId w:val="7"/>
  </w:num>
  <w:num w:numId="11">
    <w:abstractNumId w:val="10"/>
  </w:num>
  <w:num w:numId="12">
    <w:abstractNumId w:val="5"/>
  </w:num>
  <w:num w:numId="13">
    <w:abstractNumId w:val="3"/>
  </w:num>
  <w:num w:numId="14">
    <w:abstractNumId w:val="14"/>
  </w:num>
  <w:num w:numId="15">
    <w:abstractNumId w:val="9"/>
  </w:num>
  <w:num w:numId="16">
    <w:abstractNumId w:val="4"/>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efaultTabStop w:val="720"/>
  <w:drawingGridHorizontalSpacing w:val="110"/>
  <w:displayHorizontalDrawingGridEvery w:val="2"/>
  <w:displayVerticalDrawingGridEvery w:val="2"/>
  <w:characterSpacingControl w:val="doNotCompress"/>
  <w:hdrShapeDefaults>
    <o:shapedefaults v:ext="edit" spidmax="4710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2d5090dvavrje59zuv2dekxe5x20rrptwx&quot;&gt;SSP EndNote Library&lt;record-ids&gt;&lt;item&gt;1&lt;/item&gt;&lt;item&gt;14&lt;/item&gt;&lt;item&gt;20&lt;/item&gt;&lt;item&gt;21&lt;/item&gt;&lt;item&gt;26&lt;/item&gt;&lt;item&gt;27&lt;/item&gt;&lt;/record-ids&gt;&lt;/item&gt;&lt;/Libraries&gt;"/>
  </w:docVars>
  <w:rsids>
    <w:rsidRoot w:val="005342FB"/>
    <w:rsid w:val="00002C5F"/>
    <w:rsid w:val="00013F21"/>
    <w:rsid w:val="00015EF5"/>
    <w:rsid w:val="00026A34"/>
    <w:rsid w:val="0003477D"/>
    <w:rsid w:val="00035D3F"/>
    <w:rsid w:val="000366A9"/>
    <w:rsid w:val="000609EC"/>
    <w:rsid w:val="00064522"/>
    <w:rsid w:val="00073E48"/>
    <w:rsid w:val="00094C20"/>
    <w:rsid w:val="000B4057"/>
    <w:rsid w:val="000C1542"/>
    <w:rsid w:val="000C566C"/>
    <w:rsid w:val="000D03CA"/>
    <w:rsid w:val="000E44D4"/>
    <w:rsid w:val="00103914"/>
    <w:rsid w:val="00104443"/>
    <w:rsid w:val="00106E80"/>
    <w:rsid w:val="0011792F"/>
    <w:rsid w:val="00134942"/>
    <w:rsid w:val="001371C7"/>
    <w:rsid w:val="00141DB4"/>
    <w:rsid w:val="0014326C"/>
    <w:rsid w:val="0015788E"/>
    <w:rsid w:val="0016459B"/>
    <w:rsid w:val="001809A3"/>
    <w:rsid w:val="00187F1C"/>
    <w:rsid w:val="001C3299"/>
    <w:rsid w:val="001F37A1"/>
    <w:rsid w:val="001F73A2"/>
    <w:rsid w:val="002576D7"/>
    <w:rsid w:val="00267890"/>
    <w:rsid w:val="00277210"/>
    <w:rsid w:val="00280E30"/>
    <w:rsid w:val="002C0062"/>
    <w:rsid w:val="002F42D4"/>
    <w:rsid w:val="00302D00"/>
    <w:rsid w:val="00310A52"/>
    <w:rsid w:val="00311E64"/>
    <w:rsid w:val="0031423B"/>
    <w:rsid w:val="0032129A"/>
    <w:rsid w:val="00325C9D"/>
    <w:rsid w:val="003614C3"/>
    <w:rsid w:val="003728D1"/>
    <w:rsid w:val="003908E6"/>
    <w:rsid w:val="003978FC"/>
    <w:rsid w:val="003A2A70"/>
    <w:rsid w:val="003D3BBE"/>
    <w:rsid w:val="003D4F04"/>
    <w:rsid w:val="003D5CAB"/>
    <w:rsid w:val="003E0B03"/>
    <w:rsid w:val="003F35DB"/>
    <w:rsid w:val="003F755C"/>
    <w:rsid w:val="00402291"/>
    <w:rsid w:val="00406C3C"/>
    <w:rsid w:val="00421540"/>
    <w:rsid w:val="00440616"/>
    <w:rsid w:val="00453F8E"/>
    <w:rsid w:val="00465BBD"/>
    <w:rsid w:val="00487D7E"/>
    <w:rsid w:val="00490D2F"/>
    <w:rsid w:val="00494459"/>
    <w:rsid w:val="004A7CB0"/>
    <w:rsid w:val="004C36D1"/>
    <w:rsid w:val="004E489F"/>
    <w:rsid w:val="004F1900"/>
    <w:rsid w:val="004F3FD5"/>
    <w:rsid w:val="004F75AD"/>
    <w:rsid w:val="005002CE"/>
    <w:rsid w:val="005103F6"/>
    <w:rsid w:val="0051707B"/>
    <w:rsid w:val="00527188"/>
    <w:rsid w:val="005339B7"/>
    <w:rsid w:val="00533CCF"/>
    <w:rsid w:val="005342FB"/>
    <w:rsid w:val="0053739F"/>
    <w:rsid w:val="0055017C"/>
    <w:rsid w:val="00554673"/>
    <w:rsid w:val="0055675E"/>
    <w:rsid w:val="0057145B"/>
    <w:rsid w:val="00581B33"/>
    <w:rsid w:val="005913FE"/>
    <w:rsid w:val="005A3A8D"/>
    <w:rsid w:val="005A5391"/>
    <w:rsid w:val="005A6CB0"/>
    <w:rsid w:val="005C226C"/>
    <w:rsid w:val="005C7D3F"/>
    <w:rsid w:val="005D0F7C"/>
    <w:rsid w:val="005E2E30"/>
    <w:rsid w:val="005E3F68"/>
    <w:rsid w:val="005F079D"/>
    <w:rsid w:val="00606E0F"/>
    <w:rsid w:val="00607C89"/>
    <w:rsid w:val="00615AD1"/>
    <w:rsid w:val="00644E20"/>
    <w:rsid w:val="00670D29"/>
    <w:rsid w:val="00671880"/>
    <w:rsid w:val="0067665A"/>
    <w:rsid w:val="00686860"/>
    <w:rsid w:val="006B0155"/>
    <w:rsid w:val="006C6578"/>
    <w:rsid w:val="006E3721"/>
    <w:rsid w:val="006E4DCD"/>
    <w:rsid w:val="006E7688"/>
    <w:rsid w:val="006F4AE0"/>
    <w:rsid w:val="006F6C4E"/>
    <w:rsid w:val="0070250C"/>
    <w:rsid w:val="0070344C"/>
    <w:rsid w:val="00712100"/>
    <w:rsid w:val="00713BC3"/>
    <w:rsid w:val="0072096D"/>
    <w:rsid w:val="00720E62"/>
    <w:rsid w:val="007263C3"/>
    <w:rsid w:val="00762367"/>
    <w:rsid w:val="007643F2"/>
    <w:rsid w:val="00776859"/>
    <w:rsid w:val="00786952"/>
    <w:rsid w:val="00792029"/>
    <w:rsid w:val="007A56E0"/>
    <w:rsid w:val="007B4308"/>
    <w:rsid w:val="007B485A"/>
    <w:rsid w:val="007C3075"/>
    <w:rsid w:val="007C43A0"/>
    <w:rsid w:val="007C6AF7"/>
    <w:rsid w:val="007D4C9E"/>
    <w:rsid w:val="007E0DC4"/>
    <w:rsid w:val="007E3F48"/>
    <w:rsid w:val="007F29CE"/>
    <w:rsid w:val="007F5034"/>
    <w:rsid w:val="007F7A34"/>
    <w:rsid w:val="00812653"/>
    <w:rsid w:val="008238F6"/>
    <w:rsid w:val="008253CC"/>
    <w:rsid w:val="00831DC9"/>
    <w:rsid w:val="00846787"/>
    <w:rsid w:val="00851A91"/>
    <w:rsid w:val="00892BA9"/>
    <w:rsid w:val="008A18E1"/>
    <w:rsid w:val="008A423B"/>
    <w:rsid w:val="008B22CA"/>
    <w:rsid w:val="008B2F17"/>
    <w:rsid w:val="008B5D54"/>
    <w:rsid w:val="008C7782"/>
    <w:rsid w:val="008D34B2"/>
    <w:rsid w:val="008D61A7"/>
    <w:rsid w:val="008F519C"/>
    <w:rsid w:val="008F57CA"/>
    <w:rsid w:val="00907990"/>
    <w:rsid w:val="0091459E"/>
    <w:rsid w:val="00922698"/>
    <w:rsid w:val="00923019"/>
    <w:rsid w:val="0092340F"/>
    <w:rsid w:val="0092419F"/>
    <w:rsid w:val="00935BA9"/>
    <w:rsid w:val="00937383"/>
    <w:rsid w:val="00945206"/>
    <w:rsid w:val="009467D2"/>
    <w:rsid w:val="0095730B"/>
    <w:rsid w:val="00957AB6"/>
    <w:rsid w:val="009839A3"/>
    <w:rsid w:val="009C1652"/>
    <w:rsid w:val="009C2EFF"/>
    <w:rsid w:val="00A162F3"/>
    <w:rsid w:val="00A347F2"/>
    <w:rsid w:val="00A920ED"/>
    <w:rsid w:val="00AA739C"/>
    <w:rsid w:val="00AB002F"/>
    <w:rsid w:val="00AB04FA"/>
    <w:rsid w:val="00AB6846"/>
    <w:rsid w:val="00AC1ACA"/>
    <w:rsid w:val="00AC47D6"/>
    <w:rsid w:val="00AF02F1"/>
    <w:rsid w:val="00AF3865"/>
    <w:rsid w:val="00AF3A32"/>
    <w:rsid w:val="00B1408F"/>
    <w:rsid w:val="00B177B4"/>
    <w:rsid w:val="00B27474"/>
    <w:rsid w:val="00B4510E"/>
    <w:rsid w:val="00B471BB"/>
    <w:rsid w:val="00B515D9"/>
    <w:rsid w:val="00B55735"/>
    <w:rsid w:val="00B608AC"/>
    <w:rsid w:val="00B873AA"/>
    <w:rsid w:val="00B91D6D"/>
    <w:rsid w:val="00B96201"/>
    <w:rsid w:val="00B97486"/>
    <w:rsid w:val="00BA1CA4"/>
    <w:rsid w:val="00BA26E1"/>
    <w:rsid w:val="00BA4E35"/>
    <w:rsid w:val="00BC11C9"/>
    <w:rsid w:val="00BF7FA1"/>
    <w:rsid w:val="00C24CB1"/>
    <w:rsid w:val="00C33466"/>
    <w:rsid w:val="00C34C13"/>
    <w:rsid w:val="00C40F09"/>
    <w:rsid w:val="00C41366"/>
    <w:rsid w:val="00C67A4F"/>
    <w:rsid w:val="00C722C4"/>
    <w:rsid w:val="00C76EA3"/>
    <w:rsid w:val="00C8223C"/>
    <w:rsid w:val="00C84CD9"/>
    <w:rsid w:val="00C946C2"/>
    <w:rsid w:val="00CC3D19"/>
    <w:rsid w:val="00CC755C"/>
    <w:rsid w:val="00CD1409"/>
    <w:rsid w:val="00CD6D16"/>
    <w:rsid w:val="00CE6AA8"/>
    <w:rsid w:val="00CF3DD7"/>
    <w:rsid w:val="00D0040C"/>
    <w:rsid w:val="00D025A5"/>
    <w:rsid w:val="00D14157"/>
    <w:rsid w:val="00D1793C"/>
    <w:rsid w:val="00D207FC"/>
    <w:rsid w:val="00D2200F"/>
    <w:rsid w:val="00D254EE"/>
    <w:rsid w:val="00D3747B"/>
    <w:rsid w:val="00D547BF"/>
    <w:rsid w:val="00D554F6"/>
    <w:rsid w:val="00D668BB"/>
    <w:rsid w:val="00D67D34"/>
    <w:rsid w:val="00D90173"/>
    <w:rsid w:val="00DA02D4"/>
    <w:rsid w:val="00DA08FF"/>
    <w:rsid w:val="00DC57CC"/>
    <w:rsid w:val="00DD0CC8"/>
    <w:rsid w:val="00DD7025"/>
    <w:rsid w:val="00DE34D1"/>
    <w:rsid w:val="00DE69FC"/>
    <w:rsid w:val="00DE77DD"/>
    <w:rsid w:val="00DF6A21"/>
    <w:rsid w:val="00E04084"/>
    <w:rsid w:val="00E14C86"/>
    <w:rsid w:val="00E31337"/>
    <w:rsid w:val="00E3297C"/>
    <w:rsid w:val="00E3387C"/>
    <w:rsid w:val="00E451A4"/>
    <w:rsid w:val="00E45AB7"/>
    <w:rsid w:val="00E557C3"/>
    <w:rsid w:val="00E65754"/>
    <w:rsid w:val="00E66EA4"/>
    <w:rsid w:val="00E769A2"/>
    <w:rsid w:val="00E80326"/>
    <w:rsid w:val="00EA0E5E"/>
    <w:rsid w:val="00EE64BF"/>
    <w:rsid w:val="00EF61CB"/>
    <w:rsid w:val="00EF7978"/>
    <w:rsid w:val="00F02B6C"/>
    <w:rsid w:val="00F04D64"/>
    <w:rsid w:val="00F14245"/>
    <w:rsid w:val="00F14695"/>
    <w:rsid w:val="00F1554C"/>
    <w:rsid w:val="00F21E20"/>
    <w:rsid w:val="00F32996"/>
    <w:rsid w:val="00F50F42"/>
    <w:rsid w:val="00F615AE"/>
    <w:rsid w:val="00F65F99"/>
    <w:rsid w:val="00FA09E0"/>
    <w:rsid w:val="00FA2F57"/>
    <w:rsid w:val="00FC0B16"/>
    <w:rsid w:val="00FC6123"/>
    <w:rsid w:val="00FD3E15"/>
    <w:rsid w:val="00FF14A5"/>
    <w:rsid w:val="00FF1B1C"/>
    <w:rsid w:val="00FF6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7AD99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2F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342FB"/>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5342FB"/>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42FB"/>
    <w:pPr>
      <w:keepNext/>
      <w:keepLines/>
      <w:numPr>
        <w:ilvl w:val="2"/>
        <w:numId w:val="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5342FB"/>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342FB"/>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342FB"/>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342FB"/>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42F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42F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5342FB"/>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5342F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5342F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342F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5342F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342F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342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42F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D3747B"/>
    <w:pPr>
      <w:numPr>
        <w:numId w:val="0"/>
      </w:num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8C7782"/>
    <w:pPr>
      <w:tabs>
        <w:tab w:val="left" w:pos="440"/>
        <w:tab w:val="right" w:leader="dot" w:pos="10070"/>
      </w:tabs>
      <w:ind w:left="450" w:hanging="450"/>
    </w:pPr>
  </w:style>
  <w:style w:type="character" w:styleId="Hyperlink">
    <w:name w:val="Hyperlink"/>
    <w:basedOn w:val="DefaultParagraphFont"/>
    <w:uiPriority w:val="99"/>
    <w:unhideWhenUsed/>
    <w:rsid w:val="00D3747B"/>
    <w:rPr>
      <w:color w:val="0000FF" w:themeColor="hyperlink"/>
      <w:u w:val="single"/>
    </w:rPr>
  </w:style>
  <w:style w:type="paragraph" w:styleId="EndnoteText">
    <w:name w:val="endnote text"/>
    <w:basedOn w:val="Normal"/>
    <w:link w:val="EndnoteTextChar"/>
    <w:uiPriority w:val="99"/>
    <w:semiHidden/>
    <w:unhideWhenUsed/>
    <w:rsid w:val="00E04084"/>
    <w:rPr>
      <w:sz w:val="20"/>
      <w:szCs w:val="20"/>
    </w:rPr>
  </w:style>
  <w:style w:type="character" w:customStyle="1" w:styleId="EndnoteTextChar">
    <w:name w:val="Endnote Text Char"/>
    <w:basedOn w:val="DefaultParagraphFont"/>
    <w:link w:val="EndnoteText"/>
    <w:uiPriority w:val="99"/>
    <w:semiHidden/>
    <w:rsid w:val="00E04084"/>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04084"/>
    <w:rPr>
      <w:vertAlign w:val="superscript"/>
    </w:rPr>
  </w:style>
  <w:style w:type="paragraph" w:styleId="FootnoteText">
    <w:name w:val="footnote text"/>
    <w:basedOn w:val="Normal"/>
    <w:link w:val="FootnoteTextChar"/>
    <w:uiPriority w:val="99"/>
    <w:semiHidden/>
    <w:unhideWhenUsed/>
    <w:rsid w:val="005A6CB0"/>
    <w:rPr>
      <w:sz w:val="20"/>
      <w:szCs w:val="20"/>
    </w:rPr>
  </w:style>
  <w:style w:type="character" w:customStyle="1" w:styleId="FootnoteTextChar">
    <w:name w:val="Footnote Text Char"/>
    <w:basedOn w:val="DefaultParagraphFont"/>
    <w:link w:val="FootnoteText"/>
    <w:uiPriority w:val="99"/>
    <w:semiHidden/>
    <w:rsid w:val="005A6C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A6CB0"/>
    <w:rPr>
      <w:vertAlign w:val="superscript"/>
    </w:rPr>
  </w:style>
  <w:style w:type="paragraph" w:styleId="BodyTextIndent">
    <w:name w:val="Body Text Indent"/>
    <w:basedOn w:val="Normal"/>
    <w:link w:val="BodyTextIndentChar"/>
    <w:rsid w:val="00EE64BF"/>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EE64BF"/>
    <w:rPr>
      <w:rFonts w:ascii="Times New Roman" w:eastAsia="Times New Roman" w:hAnsi="Times New Roman" w:cs="Times New Roman"/>
      <w:sz w:val="24"/>
      <w:szCs w:val="20"/>
      <w:lang w:val="x-none" w:eastAsia="x-none"/>
    </w:rPr>
  </w:style>
  <w:style w:type="character" w:customStyle="1" w:styleId="bodytext">
    <w:name w:val="bodytext"/>
    <w:rsid w:val="00EE64BF"/>
    <w:rPr>
      <w:rFonts w:cs="Times New Roman"/>
    </w:rPr>
  </w:style>
  <w:style w:type="table" w:styleId="TableGrid">
    <w:name w:val="Table Grid"/>
    <w:basedOn w:val="TableNormal"/>
    <w:uiPriority w:val="39"/>
    <w:rsid w:val="007C4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6E0F"/>
    <w:pPr>
      <w:spacing w:after="200"/>
    </w:pPr>
    <w:rPr>
      <w:b/>
      <w:iCs/>
      <w:szCs w:val="18"/>
    </w:rPr>
  </w:style>
  <w:style w:type="character" w:styleId="CommentReference">
    <w:name w:val="annotation reference"/>
    <w:basedOn w:val="DefaultParagraphFont"/>
    <w:uiPriority w:val="99"/>
    <w:unhideWhenUsed/>
    <w:rsid w:val="008253CC"/>
    <w:rPr>
      <w:sz w:val="16"/>
      <w:szCs w:val="16"/>
    </w:rPr>
  </w:style>
  <w:style w:type="paragraph" w:styleId="CommentText">
    <w:name w:val="annotation text"/>
    <w:basedOn w:val="Normal"/>
    <w:link w:val="CommentTextChar"/>
    <w:uiPriority w:val="99"/>
    <w:unhideWhenUsed/>
    <w:rsid w:val="008253CC"/>
    <w:rPr>
      <w:sz w:val="20"/>
      <w:szCs w:val="20"/>
    </w:rPr>
  </w:style>
  <w:style w:type="character" w:customStyle="1" w:styleId="CommentTextChar">
    <w:name w:val="Comment Text Char"/>
    <w:basedOn w:val="DefaultParagraphFont"/>
    <w:link w:val="CommentText"/>
    <w:uiPriority w:val="99"/>
    <w:rsid w:val="008253C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253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3CC"/>
    <w:rPr>
      <w:rFonts w:ascii="Segoe UI" w:eastAsia="Times New Roman" w:hAnsi="Segoe UI" w:cs="Segoe UI"/>
      <w:sz w:val="18"/>
      <w:szCs w:val="18"/>
    </w:rPr>
  </w:style>
  <w:style w:type="paragraph" w:styleId="TableofFigures">
    <w:name w:val="table of figures"/>
    <w:basedOn w:val="Normal"/>
    <w:next w:val="Normal"/>
    <w:uiPriority w:val="99"/>
    <w:unhideWhenUsed/>
    <w:rsid w:val="007F29CE"/>
  </w:style>
  <w:style w:type="paragraph" w:styleId="CommentSubject">
    <w:name w:val="annotation subject"/>
    <w:basedOn w:val="CommentText"/>
    <w:next w:val="CommentText"/>
    <w:link w:val="CommentSubjectChar"/>
    <w:uiPriority w:val="99"/>
    <w:semiHidden/>
    <w:unhideWhenUsed/>
    <w:rsid w:val="00C722C4"/>
    <w:rPr>
      <w:b/>
      <w:bCs/>
    </w:rPr>
  </w:style>
  <w:style w:type="character" w:customStyle="1" w:styleId="CommentSubjectChar">
    <w:name w:val="Comment Subject Char"/>
    <w:basedOn w:val="CommentTextChar"/>
    <w:link w:val="CommentSubject"/>
    <w:uiPriority w:val="99"/>
    <w:semiHidden/>
    <w:rsid w:val="00C722C4"/>
    <w:rPr>
      <w:rFonts w:ascii="Times New Roman" w:eastAsia="Times New Roman" w:hAnsi="Times New Roman" w:cs="Times New Roman"/>
      <w:b/>
      <w:bCs/>
      <w:sz w:val="20"/>
      <w:szCs w:val="20"/>
    </w:rPr>
  </w:style>
  <w:style w:type="paragraph" w:styleId="ListParagraph">
    <w:name w:val="List Paragraph"/>
    <w:basedOn w:val="Normal"/>
    <w:uiPriority w:val="34"/>
    <w:qFormat/>
    <w:rsid w:val="00013F21"/>
    <w:pPr>
      <w:ind w:left="720"/>
      <w:contextualSpacing/>
    </w:pPr>
  </w:style>
  <w:style w:type="paragraph" w:customStyle="1" w:styleId="EndNoteBibliographyTitle">
    <w:name w:val="EndNote Bibliography Title"/>
    <w:basedOn w:val="Normal"/>
    <w:link w:val="EndNoteBibliographyTitleChar"/>
    <w:rsid w:val="0053739F"/>
    <w:pPr>
      <w:jc w:val="center"/>
    </w:pPr>
    <w:rPr>
      <w:noProof/>
    </w:rPr>
  </w:style>
  <w:style w:type="character" w:customStyle="1" w:styleId="EndNoteBibliographyTitleChar">
    <w:name w:val="EndNote Bibliography Title Char"/>
    <w:basedOn w:val="DefaultParagraphFont"/>
    <w:link w:val="EndNoteBibliographyTitle"/>
    <w:rsid w:val="0053739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3739F"/>
    <w:rPr>
      <w:noProof/>
    </w:rPr>
  </w:style>
  <w:style w:type="character" w:customStyle="1" w:styleId="EndNoteBibliographyChar">
    <w:name w:val="EndNote Bibliography Char"/>
    <w:basedOn w:val="DefaultParagraphFont"/>
    <w:link w:val="EndNoteBibliography"/>
    <w:rsid w:val="0053739F"/>
    <w:rPr>
      <w:rFonts w:ascii="Times New Roman" w:eastAsia="Times New Roman" w:hAnsi="Times New Roman" w:cs="Times New Roman"/>
      <w:noProof/>
      <w:sz w:val="24"/>
      <w:szCs w:val="24"/>
    </w:rPr>
  </w:style>
  <w:style w:type="paragraph" w:customStyle="1" w:styleId="Normal1">
    <w:name w:val="Normal1"/>
    <w:basedOn w:val="Normal"/>
    <w:link w:val="Normal1Char"/>
    <w:qFormat/>
    <w:rsid w:val="0053739F"/>
    <w:rPr>
      <w:rFonts w:cs="Arial"/>
    </w:rPr>
  </w:style>
  <w:style w:type="character" w:customStyle="1" w:styleId="Normal1Char">
    <w:name w:val="Normal1 Char"/>
    <w:basedOn w:val="DefaultParagraphFont"/>
    <w:link w:val="Normal1"/>
    <w:rsid w:val="0053739F"/>
    <w:rPr>
      <w:rFonts w:ascii="Times New Roman" w:eastAsia="Times New Roman" w:hAnsi="Times New Roman" w:cs="Arial"/>
      <w:sz w:val="24"/>
      <w:szCs w:val="24"/>
    </w:rPr>
  </w:style>
  <w:style w:type="table" w:customStyle="1" w:styleId="GridTableLight">
    <w:name w:val="Grid Table Light"/>
    <w:basedOn w:val="TableNormal"/>
    <w:uiPriority w:val="40"/>
    <w:rsid w:val="008D34B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rotocol">
    <w:name w:val="Protocol"/>
    <w:basedOn w:val="NoSpacing"/>
    <w:link w:val="ProtocolChar"/>
    <w:autoRedefine/>
    <w:qFormat/>
    <w:rsid w:val="00A920ED"/>
    <w:pPr>
      <w:spacing w:before="120" w:after="120"/>
    </w:pPr>
    <w:rPr>
      <w:rFonts w:eastAsia="Times New Roman" w:cs="Times New Roman"/>
      <w:szCs w:val="24"/>
    </w:rPr>
  </w:style>
  <w:style w:type="character" w:customStyle="1" w:styleId="ProtocolChar">
    <w:name w:val="Protocol Char"/>
    <w:basedOn w:val="DefaultParagraphFont"/>
    <w:link w:val="Protocol"/>
    <w:rsid w:val="00A920ED"/>
    <w:rPr>
      <w:rFonts w:ascii="Times New Roman" w:eastAsia="Times New Roman" w:hAnsi="Times New Roman" w:cs="Times New Roman"/>
      <w:sz w:val="24"/>
      <w:szCs w:val="24"/>
    </w:rPr>
  </w:style>
  <w:style w:type="paragraph" w:styleId="TOC2">
    <w:name w:val="toc 2"/>
    <w:basedOn w:val="Normal"/>
    <w:next w:val="Normal"/>
    <w:autoRedefine/>
    <w:uiPriority w:val="39"/>
    <w:semiHidden/>
    <w:unhideWhenUsed/>
    <w:rsid w:val="00A347F2"/>
    <w:pPr>
      <w:spacing w:after="100"/>
      <w:ind w:left="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2F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342FB"/>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5342FB"/>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42FB"/>
    <w:pPr>
      <w:keepNext/>
      <w:keepLines/>
      <w:numPr>
        <w:ilvl w:val="2"/>
        <w:numId w:val="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5342FB"/>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342FB"/>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342FB"/>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342FB"/>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42F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42F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5342FB"/>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5342F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5342F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342F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5342F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342F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342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42F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D3747B"/>
    <w:pPr>
      <w:numPr>
        <w:numId w:val="0"/>
      </w:num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8C7782"/>
    <w:pPr>
      <w:tabs>
        <w:tab w:val="left" w:pos="440"/>
        <w:tab w:val="right" w:leader="dot" w:pos="10070"/>
      </w:tabs>
      <w:ind w:left="450" w:hanging="450"/>
    </w:pPr>
  </w:style>
  <w:style w:type="character" w:styleId="Hyperlink">
    <w:name w:val="Hyperlink"/>
    <w:basedOn w:val="DefaultParagraphFont"/>
    <w:uiPriority w:val="99"/>
    <w:unhideWhenUsed/>
    <w:rsid w:val="00D3747B"/>
    <w:rPr>
      <w:color w:val="0000FF" w:themeColor="hyperlink"/>
      <w:u w:val="single"/>
    </w:rPr>
  </w:style>
  <w:style w:type="paragraph" w:styleId="EndnoteText">
    <w:name w:val="endnote text"/>
    <w:basedOn w:val="Normal"/>
    <w:link w:val="EndnoteTextChar"/>
    <w:uiPriority w:val="99"/>
    <w:semiHidden/>
    <w:unhideWhenUsed/>
    <w:rsid w:val="00E04084"/>
    <w:rPr>
      <w:sz w:val="20"/>
      <w:szCs w:val="20"/>
    </w:rPr>
  </w:style>
  <w:style w:type="character" w:customStyle="1" w:styleId="EndnoteTextChar">
    <w:name w:val="Endnote Text Char"/>
    <w:basedOn w:val="DefaultParagraphFont"/>
    <w:link w:val="EndnoteText"/>
    <w:uiPriority w:val="99"/>
    <w:semiHidden/>
    <w:rsid w:val="00E04084"/>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04084"/>
    <w:rPr>
      <w:vertAlign w:val="superscript"/>
    </w:rPr>
  </w:style>
  <w:style w:type="paragraph" w:styleId="FootnoteText">
    <w:name w:val="footnote text"/>
    <w:basedOn w:val="Normal"/>
    <w:link w:val="FootnoteTextChar"/>
    <w:uiPriority w:val="99"/>
    <w:semiHidden/>
    <w:unhideWhenUsed/>
    <w:rsid w:val="005A6CB0"/>
    <w:rPr>
      <w:sz w:val="20"/>
      <w:szCs w:val="20"/>
    </w:rPr>
  </w:style>
  <w:style w:type="character" w:customStyle="1" w:styleId="FootnoteTextChar">
    <w:name w:val="Footnote Text Char"/>
    <w:basedOn w:val="DefaultParagraphFont"/>
    <w:link w:val="FootnoteText"/>
    <w:uiPriority w:val="99"/>
    <w:semiHidden/>
    <w:rsid w:val="005A6C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A6CB0"/>
    <w:rPr>
      <w:vertAlign w:val="superscript"/>
    </w:rPr>
  </w:style>
  <w:style w:type="paragraph" w:styleId="BodyTextIndent">
    <w:name w:val="Body Text Indent"/>
    <w:basedOn w:val="Normal"/>
    <w:link w:val="BodyTextIndentChar"/>
    <w:rsid w:val="00EE64BF"/>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EE64BF"/>
    <w:rPr>
      <w:rFonts w:ascii="Times New Roman" w:eastAsia="Times New Roman" w:hAnsi="Times New Roman" w:cs="Times New Roman"/>
      <w:sz w:val="24"/>
      <w:szCs w:val="20"/>
      <w:lang w:val="x-none" w:eastAsia="x-none"/>
    </w:rPr>
  </w:style>
  <w:style w:type="character" w:customStyle="1" w:styleId="bodytext">
    <w:name w:val="bodytext"/>
    <w:rsid w:val="00EE64BF"/>
    <w:rPr>
      <w:rFonts w:cs="Times New Roman"/>
    </w:rPr>
  </w:style>
  <w:style w:type="table" w:styleId="TableGrid">
    <w:name w:val="Table Grid"/>
    <w:basedOn w:val="TableNormal"/>
    <w:uiPriority w:val="39"/>
    <w:rsid w:val="007C4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6E0F"/>
    <w:pPr>
      <w:spacing w:after="200"/>
    </w:pPr>
    <w:rPr>
      <w:b/>
      <w:iCs/>
      <w:szCs w:val="18"/>
    </w:rPr>
  </w:style>
  <w:style w:type="character" w:styleId="CommentReference">
    <w:name w:val="annotation reference"/>
    <w:basedOn w:val="DefaultParagraphFont"/>
    <w:uiPriority w:val="99"/>
    <w:unhideWhenUsed/>
    <w:rsid w:val="008253CC"/>
    <w:rPr>
      <w:sz w:val="16"/>
      <w:szCs w:val="16"/>
    </w:rPr>
  </w:style>
  <w:style w:type="paragraph" w:styleId="CommentText">
    <w:name w:val="annotation text"/>
    <w:basedOn w:val="Normal"/>
    <w:link w:val="CommentTextChar"/>
    <w:uiPriority w:val="99"/>
    <w:unhideWhenUsed/>
    <w:rsid w:val="008253CC"/>
    <w:rPr>
      <w:sz w:val="20"/>
      <w:szCs w:val="20"/>
    </w:rPr>
  </w:style>
  <w:style w:type="character" w:customStyle="1" w:styleId="CommentTextChar">
    <w:name w:val="Comment Text Char"/>
    <w:basedOn w:val="DefaultParagraphFont"/>
    <w:link w:val="CommentText"/>
    <w:uiPriority w:val="99"/>
    <w:rsid w:val="008253C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253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3CC"/>
    <w:rPr>
      <w:rFonts w:ascii="Segoe UI" w:eastAsia="Times New Roman" w:hAnsi="Segoe UI" w:cs="Segoe UI"/>
      <w:sz w:val="18"/>
      <w:szCs w:val="18"/>
    </w:rPr>
  </w:style>
  <w:style w:type="paragraph" w:styleId="TableofFigures">
    <w:name w:val="table of figures"/>
    <w:basedOn w:val="Normal"/>
    <w:next w:val="Normal"/>
    <w:uiPriority w:val="99"/>
    <w:unhideWhenUsed/>
    <w:rsid w:val="007F29CE"/>
  </w:style>
  <w:style w:type="paragraph" w:styleId="CommentSubject">
    <w:name w:val="annotation subject"/>
    <w:basedOn w:val="CommentText"/>
    <w:next w:val="CommentText"/>
    <w:link w:val="CommentSubjectChar"/>
    <w:uiPriority w:val="99"/>
    <w:semiHidden/>
    <w:unhideWhenUsed/>
    <w:rsid w:val="00C722C4"/>
    <w:rPr>
      <w:b/>
      <w:bCs/>
    </w:rPr>
  </w:style>
  <w:style w:type="character" w:customStyle="1" w:styleId="CommentSubjectChar">
    <w:name w:val="Comment Subject Char"/>
    <w:basedOn w:val="CommentTextChar"/>
    <w:link w:val="CommentSubject"/>
    <w:uiPriority w:val="99"/>
    <w:semiHidden/>
    <w:rsid w:val="00C722C4"/>
    <w:rPr>
      <w:rFonts w:ascii="Times New Roman" w:eastAsia="Times New Roman" w:hAnsi="Times New Roman" w:cs="Times New Roman"/>
      <w:b/>
      <w:bCs/>
      <w:sz w:val="20"/>
      <w:szCs w:val="20"/>
    </w:rPr>
  </w:style>
  <w:style w:type="paragraph" w:styleId="ListParagraph">
    <w:name w:val="List Paragraph"/>
    <w:basedOn w:val="Normal"/>
    <w:uiPriority w:val="34"/>
    <w:qFormat/>
    <w:rsid w:val="00013F21"/>
    <w:pPr>
      <w:ind w:left="720"/>
      <w:contextualSpacing/>
    </w:pPr>
  </w:style>
  <w:style w:type="paragraph" w:customStyle="1" w:styleId="EndNoteBibliographyTitle">
    <w:name w:val="EndNote Bibliography Title"/>
    <w:basedOn w:val="Normal"/>
    <w:link w:val="EndNoteBibliographyTitleChar"/>
    <w:rsid w:val="0053739F"/>
    <w:pPr>
      <w:jc w:val="center"/>
    </w:pPr>
    <w:rPr>
      <w:noProof/>
    </w:rPr>
  </w:style>
  <w:style w:type="character" w:customStyle="1" w:styleId="EndNoteBibliographyTitleChar">
    <w:name w:val="EndNote Bibliography Title Char"/>
    <w:basedOn w:val="DefaultParagraphFont"/>
    <w:link w:val="EndNoteBibliographyTitle"/>
    <w:rsid w:val="0053739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3739F"/>
    <w:rPr>
      <w:noProof/>
    </w:rPr>
  </w:style>
  <w:style w:type="character" w:customStyle="1" w:styleId="EndNoteBibliographyChar">
    <w:name w:val="EndNote Bibliography Char"/>
    <w:basedOn w:val="DefaultParagraphFont"/>
    <w:link w:val="EndNoteBibliography"/>
    <w:rsid w:val="0053739F"/>
    <w:rPr>
      <w:rFonts w:ascii="Times New Roman" w:eastAsia="Times New Roman" w:hAnsi="Times New Roman" w:cs="Times New Roman"/>
      <w:noProof/>
      <w:sz w:val="24"/>
      <w:szCs w:val="24"/>
    </w:rPr>
  </w:style>
  <w:style w:type="paragraph" w:customStyle="1" w:styleId="Normal1">
    <w:name w:val="Normal1"/>
    <w:basedOn w:val="Normal"/>
    <w:link w:val="Normal1Char"/>
    <w:qFormat/>
    <w:rsid w:val="0053739F"/>
    <w:rPr>
      <w:rFonts w:cs="Arial"/>
    </w:rPr>
  </w:style>
  <w:style w:type="character" w:customStyle="1" w:styleId="Normal1Char">
    <w:name w:val="Normal1 Char"/>
    <w:basedOn w:val="DefaultParagraphFont"/>
    <w:link w:val="Normal1"/>
    <w:rsid w:val="0053739F"/>
    <w:rPr>
      <w:rFonts w:ascii="Times New Roman" w:eastAsia="Times New Roman" w:hAnsi="Times New Roman" w:cs="Arial"/>
      <w:sz w:val="24"/>
      <w:szCs w:val="24"/>
    </w:rPr>
  </w:style>
  <w:style w:type="table" w:customStyle="1" w:styleId="GridTableLight">
    <w:name w:val="Grid Table Light"/>
    <w:basedOn w:val="TableNormal"/>
    <w:uiPriority w:val="40"/>
    <w:rsid w:val="008D34B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rotocol">
    <w:name w:val="Protocol"/>
    <w:basedOn w:val="NoSpacing"/>
    <w:link w:val="ProtocolChar"/>
    <w:autoRedefine/>
    <w:qFormat/>
    <w:rsid w:val="00A920ED"/>
    <w:pPr>
      <w:spacing w:before="120" w:after="120"/>
    </w:pPr>
    <w:rPr>
      <w:rFonts w:eastAsia="Times New Roman" w:cs="Times New Roman"/>
      <w:szCs w:val="24"/>
    </w:rPr>
  </w:style>
  <w:style w:type="character" w:customStyle="1" w:styleId="ProtocolChar">
    <w:name w:val="Protocol Char"/>
    <w:basedOn w:val="DefaultParagraphFont"/>
    <w:link w:val="Protocol"/>
    <w:rsid w:val="00A920ED"/>
    <w:rPr>
      <w:rFonts w:ascii="Times New Roman" w:eastAsia="Times New Roman" w:hAnsi="Times New Roman" w:cs="Times New Roman"/>
      <w:sz w:val="24"/>
      <w:szCs w:val="24"/>
    </w:rPr>
  </w:style>
  <w:style w:type="paragraph" w:styleId="TOC2">
    <w:name w:val="toc 2"/>
    <w:basedOn w:val="Normal"/>
    <w:next w:val="Normal"/>
    <w:autoRedefine/>
    <w:uiPriority w:val="39"/>
    <w:semiHidden/>
    <w:unhideWhenUsed/>
    <w:rsid w:val="00A347F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828533">
      <w:bodyDiv w:val="1"/>
      <w:marLeft w:val="0"/>
      <w:marRight w:val="0"/>
      <w:marTop w:val="0"/>
      <w:marBottom w:val="0"/>
      <w:divBdr>
        <w:top w:val="none" w:sz="0" w:space="0" w:color="auto"/>
        <w:left w:val="none" w:sz="0" w:space="0" w:color="auto"/>
        <w:bottom w:val="none" w:sz="0" w:space="0" w:color="auto"/>
        <w:right w:val="none" w:sz="0" w:space="0" w:color="auto"/>
      </w:divBdr>
    </w:div>
    <w:div w:id="723724787">
      <w:bodyDiv w:val="1"/>
      <w:marLeft w:val="0"/>
      <w:marRight w:val="0"/>
      <w:marTop w:val="0"/>
      <w:marBottom w:val="0"/>
      <w:divBdr>
        <w:top w:val="none" w:sz="0" w:space="0" w:color="auto"/>
        <w:left w:val="none" w:sz="0" w:space="0" w:color="auto"/>
        <w:bottom w:val="none" w:sz="0" w:space="0" w:color="auto"/>
        <w:right w:val="none" w:sz="0" w:space="0" w:color="auto"/>
      </w:divBdr>
    </w:div>
    <w:div w:id="965043926">
      <w:bodyDiv w:val="1"/>
      <w:marLeft w:val="0"/>
      <w:marRight w:val="0"/>
      <w:marTop w:val="0"/>
      <w:marBottom w:val="0"/>
      <w:divBdr>
        <w:top w:val="none" w:sz="0" w:space="0" w:color="auto"/>
        <w:left w:val="none" w:sz="0" w:space="0" w:color="auto"/>
        <w:bottom w:val="none" w:sz="0" w:space="0" w:color="auto"/>
        <w:right w:val="none" w:sz="0" w:space="0" w:color="auto"/>
      </w:divBdr>
    </w:div>
    <w:div w:id="978606611">
      <w:bodyDiv w:val="1"/>
      <w:marLeft w:val="0"/>
      <w:marRight w:val="0"/>
      <w:marTop w:val="0"/>
      <w:marBottom w:val="0"/>
      <w:divBdr>
        <w:top w:val="none" w:sz="0" w:space="0" w:color="auto"/>
        <w:left w:val="none" w:sz="0" w:space="0" w:color="auto"/>
        <w:bottom w:val="none" w:sz="0" w:space="0" w:color="auto"/>
        <w:right w:val="none" w:sz="0" w:space="0" w:color="auto"/>
      </w:divBdr>
    </w:div>
    <w:div w:id="1238517240">
      <w:bodyDiv w:val="1"/>
      <w:marLeft w:val="0"/>
      <w:marRight w:val="0"/>
      <w:marTop w:val="0"/>
      <w:marBottom w:val="0"/>
      <w:divBdr>
        <w:top w:val="none" w:sz="0" w:space="0" w:color="auto"/>
        <w:left w:val="none" w:sz="0" w:space="0" w:color="auto"/>
        <w:bottom w:val="none" w:sz="0" w:space="0" w:color="auto"/>
        <w:right w:val="none" w:sz="0" w:space="0" w:color="auto"/>
      </w:divBdr>
    </w:div>
    <w:div w:id="1510368374">
      <w:bodyDiv w:val="1"/>
      <w:marLeft w:val="0"/>
      <w:marRight w:val="0"/>
      <w:marTop w:val="0"/>
      <w:marBottom w:val="0"/>
      <w:divBdr>
        <w:top w:val="none" w:sz="0" w:space="0" w:color="auto"/>
        <w:left w:val="none" w:sz="0" w:space="0" w:color="auto"/>
        <w:bottom w:val="none" w:sz="0" w:space="0" w:color="auto"/>
        <w:right w:val="none" w:sz="0" w:space="0" w:color="auto"/>
      </w:divBdr>
    </w:div>
    <w:div w:id="1606498083">
      <w:bodyDiv w:val="1"/>
      <w:marLeft w:val="0"/>
      <w:marRight w:val="0"/>
      <w:marTop w:val="0"/>
      <w:marBottom w:val="0"/>
      <w:divBdr>
        <w:top w:val="none" w:sz="0" w:space="0" w:color="auto"/>
        <w:left w:val="none" w:sz="0" w:space="0" w:color="auto"/>
        <w:bottom w:val="none" w:sz="0" w:space="0" w:color="auto"/>
        <w:right w:val="none" w:sz="0" w:space="0" w:color="auto"/>
      </w:divBdr>
    </w:div>
    <w:div w:id="1611158890">
      <w:bodyDiv w:val="1"/>
      <w:marLeft w:val="0"/>
      <w:marRight w:val="0"/>
      <w:marTop w:val="0"/>
      <w:marBottom w:val="0"/>
      <w:divBdr>
        <w:top w:val="none" w:sz="0" w:space="0" w:color="auto"/>
        <w:left w:val="none" w:sz="0" w:space="0" w:color="auto"/>
        <w:bottom w:val="none" w:sz="0" w:space="0" w:color="auto"/>
        <w:right w:val="none" w:sz="0" w:space="0" w:color="auto"/>
      </w:divBdr>
    </w:div>
    <w:div w:id="1778400844">
      <w:bodyDiv w:val="1"/>
      <w:marLeft w:val="0"/>
      <w:marRight w:val="0"/>
      <w:marTop w:val="0"/>
      <w:marBottom w:val="0"/>
      <w:divBdr>
        <w:top w:val="none" w:sz="0" w:space="0" w:color="auto"/>
        <w:left w:val="none" w:sz="0" w:space="0" w:color="auto"/>
        <w:bottom w:val="none" w:sz="0" w:space="0" w:color="auto"/>
        <w:right w:val="none" w:sz="0" w:space="0" w:color="auto"/>
      </w:divBdr>
    </w:div>
    <w:div w:id="188339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1D73FD7-98AF-49A1-9380-618F37955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776</Words>
  <Characters>1582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8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ck, Brittney N. (CDC/OID/NCHHSTP)</dc:creator>
  <cp:keywords/>
  <dc:description/>
  <cp:lastModifiedBy>SYSTEM</cp:lastModifiedBy>
  <cp:revision>2</cp:revision>
  <cp:lastPrinted>2017-12-05T20:28:00Z</cp:lastPrinted>
  <dcterms:created xsi:type="dcterms:W3CDTF">2018-10-11T13:45:00Z</dcterms:created>
  <dcterms:modified xsi:type="dcterms:W3CDTF">2018-10-11T13:45:00Z</dcterms:modified>
</cp:coreProperties>
</file>